
<file path=[Content_Types].xml><?xml version="1.0" encoding="utf-8"?>
<Types xmlns="http://schemas.openxmlformats.org/package/2006/content-types">
  <Default Extension="docm" ContentType="application/vnd.ms-word.document.macroEnabled.12"/>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5FFE9979" w:rsidR="00791E3F" w:rsidRPr="003317D4" w:rsidRDefault="00B238A5" w:rsidP="00791E3F">
      <w:pPr>
        <w:jc w:val="center"/>
        <w:rPr>
          <w:rFonts w:cs="CMU Bright Roman"/>
          <w:b/>
          <w:bCs/>
          <w:sz w:val="36"/>
          <w:szCs w:val="36"/>
        </w:rPr>
      </w:pPr>
      <w:r>
        <w:rPr>
          <w:rFonts w:cs="CMU Bright Roman"/>
          <w:b/>
          <w:bCs/>
          <w:sz w:val="36"/>
          <w:szCs w:val="36"/>
        </w:rPr>
        <w:t>FinDeBERTa</w:t>
      </w:r>
      <w:r w:rsidR="00791E3F" w:rsidRPr="003317D4">
        <w:rPr>
          <w:rFonts w:cs="CMU Bright Roman"/>
          <w:b/>
          <w:bCs/>
          <w:sz w:val="36"/>
          <w:szCs w:val="36"/>
        </w:rPr>
        <w:t xml:space="preserve">: </w:t>
      </w:r>
      <w:r>
        <w:rPr>
          <w:rFonts w:cs="CMU Bright Roman"/>
          <w:b/>
          <w:bCs/>
          <w:sz w:val="36"/>
          <w:szCs w:val="36"/>
        </w:rPr>
        <w:t xml:space="preserve">Decoding Enhanced </w:t>
      </w:r>
      <w:r w:rsidR="00791E3F" w:rsidRPr="003317D4">
        <w:rPr>
          <w:rFonts w:cs="CMU Bright Roman"/>
          <w:b/>
          <w:bCs/>
          <w:sz w:val="36"/>
          <w:szCs w:val="36"/>
        </w:rPr>
        <w:t>Bidirectional Encoder Representations from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085B5E86"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Pr="0016580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77777777" w:rsidR="00937FEC" w:rsidRPr="0016580C" w:rsidRDefault="00937FEC" w:rsidP="00937FEC">
      <w:pPr>
        <w:spacing w:line="480" w:lineRule="auto"/>
        <w:rPr>
          <w:rFonts w:ascii="Palatino" w:hAnsi="Palatino"/>
          <w:sz w:val="28"/>
          <w:szCs w:val="28"/>
          <w:lang w:val="en-GB"/>
        </w:rPr>
      </w:pP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Cambria Math" w:hAnsi="Cambria Math"/>
              <w:sz w:val="28"/>
              <w:szCs w:val="28"/>
            </w:rPr>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A0523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automatically through experience and</w:t>
      </w:r>
      <w:r w:rsidR="00945462">
        <w:rPr>
          <w:sz w:val="28"/>
          <w:szCs w:val="28"/>
        </w:rPr>
        <w:t xml:space="preserve"> </w:t>
      </w:r>
      <w:r w:rsidRPr="003F62FA">
        <w:rPr>
          <w:sz w:val="28"/>
          <w:szCs w:val="28"/>
        </w:rPr>
        <w:t>by the use of data.</w:t>
      </w:r>
    </w:p>
    <w:p w14:paraId="52065428" w14:textId="63D18A1F"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6F5934C9" w:rsidR="002557A2" w:rsidRDefault="002557A2" w:rsidP="003F62FA">
      <w:pPr>
        <w:pStyle w:val="ListParagraph"/>
        <w:numPr>
          <w:ilvl w:val="0"/>
          <w:numId w:val="10"/>
        </w:numPr>
        <w:spacing w:line="360" w:lineRule="auto"/>
        <w:rPr>
          <w:sz w:val="28"/>
          <w:szCs w:val="28"/>
        </w:rPr>
      </w:pPr>
      <w:r>
        <w:rPr>
          <w:sz w:val="28"/>
          <w:szCs w:val="28"/>
        </w:rPr>
        <w:t>Unsupervised Learning – algorithms match an input to an output, where the true value for the output is unknown and so the algorithm tries to extract patterns on its own.</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4A635A88" w:rsidR="00ED1089" w:rsidRDefault="00ED1089" w:rsidP="00ED1089">
      <w:pPr>
        <w:spacing w:line="360" w:lineRule="auto"/>
        <w:rPr>
          <w:sz w:val="28"/>
          <w:szCs w:val="28"/>
        </w:rPr>
      </w:pPr>
      <w:r>
        <w:rPr>
          <w:sz w:val="28"/>
          <w:szCs w:val="28"/>
        </w:rPr>
        <w:t>All of these elements of artificial intelligence contribute to the ternary sequence classification task of 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67C4A941" w:rsidR="00EE7108" w:rsidRDefault="00F6270D" w:rsidP="006047F9">
      <w:pPr>
        <w:spacing w:line="360" w:lineRule="auto"/>
        <w:rPr>
          <w:sz w:val="28"/>
          <w:szCs w:val="28"/>
        </w:rPr>
      </w:pPr>
      <w:r>
        <w:rPr>
          <w:noProof/>
          <w:sz w:val="28"/>
          <w:szCs w:val="28"/>
        </w:rPr>
        <w:lastRenderedPageBreak/>
        <w:object w:dxaOrig="150" w:dyaOrig="150" w14:anchorId="309AAC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alt="" style="position:absolute;left:0;text-align:left;margin-left:-13pt;margin-top:23.65pt;width:512pt;height:161pt;z-index:251663360;mso-wrap-edited:f;mso-width-percent:0;mso-height-percent:0;mso-position-horizontal-relative:text;mso-position-vertical-relative:text;mso-width-percent:0;mso-height-percent:0">
            <v:imagedata r:id="rId17" o:title=""/>
            <w10:wrap type="topAndBottom"/>
          </v:shape>
          <o:OLEObject Type="Embed" ProgID="Word.DocumentMacroEnabled.12" ShapeID="_x0000_s1029" DrawAspect="Content" ObjectID="_1681569661" r:id="rId18"/>
        </w:object>
      </w:r>
    </w:p>
    <w:p w14:paraId="3AD1A053" w14:textId="0566FBB5" w:rsidR="003C47DF" w:rsidRDefault="003C47DF" w:rsidP="00791E3F">
      <w:pPr>
        <w:rPr>
          <w:sz w:val="28"/>
          <w:szCs w:val="28"/>
        </w:rPr>
      </w:pPr>
    </w:p>
    <w:p w14:paraId="55C5682C" w14:textId="0C07F23C" w:rsidR="00973B7D" w:rsidRDefault="00F6270D" w:rsidP="00BF7E2C">
      <w:pPr>
        <w:spacing w:line="360" w:lineRule="auto"/>
        <w:rPr>
          <w:sz w:val="28"/>
          <w:szCs w:val="28"/>
        </w:rPr>
      </w:pPr>
      <w:r>
        <w:rPr>
          <w:noProof/>
          <w:sz w:val="28"/>
          <w:szCs w:val="28"/>
        </w:rPr>
        <w:object w:dxaOrig="150" w:dyaOrig="150" w14:anchorId="7EC2B531">
          <v:shape id="_x0000_s1028" type="#_x0000_t75" alt="" style="position:absolute;left:0;text-align:left;margin-left:24.65pt;margin-top:135.95pt;width:451pt;height:247pt;z-index:251665408;mso-wrap-edited:f;mso-width-percent:0;mso-height-percent:0;mso-position-horizontal-relative:text;mso-position-vertical-relative:text;mso-width-percent:0;mso-height-percent:0">
            <v:imagedata r:id="rId19" o:title=""/>
            <w10:wrap type="square"/>
          </v:shape>
          <o:OLEObject Type="Embed" ProgID="Word.DocumentMacroEnabled.12" ShapeID="_x0000_s1028" DrawAspect="Content" ObjectID="_1681569660"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26D45B59" w:rsidR="00E36AE5" w:rsidRPr="00907527" w:rsidRDefault="00E36AE5" w:rsidP="00BF7E2C">
      <w:pPr>
        <w:spacing w:line="360" w:lineRule="auto"/>
      </w:pPr>
    </w:p>
    <w:p w14:paraId="243D9835" w14:textId="0645B241"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lastRenderedPageBreak/>
        <w:t xml:space="preserve">function </w:t>
      </w:r>
      <w:r w:rsidR="00204FFF">
        <w:rPr>
          <w:sz w:val="28"/>
          <w:szCs w:val="28"/>
        </w:rPr>
        <w:t>setting</w:t>
      </w:r>
      <w:r w:rsidR="00C830F4">
        <w:rPr>
          <w:sz w:val="28"/>
          <w:szCs w:val="28"/>
        </w:rPr>
        <w:t xml:space="preserve"> the values to either -1 or 1</w:t>
      </w:r>
      <w:r w:rsidR="00533CF4">
        <w:rPr>
          <w:sz w:val="28"/>
          <w:szCs w:val="28"/>
        </w:rPr>
        <w:t xml:space="preserve"> and</w:t>
      </w:r>
      <w:r w:rsidR="00676CBC">
        <w:rPr>
          <w:sz w:val="28"/>
          <w:szCs w:val="28"/>
        </w:rPr>
        <w:t xml:space="preserve"> </w:t>
      </w:r>
      <w:r w:rsidR="00C830F4">
        <w:rPr>
          <w:sz w:val="28"/>
          <w:szCs w:val="28"/>
        </w:rPr>
        <w:t>dictat</w:t>
      </w:r>
      <w:r w:rsidR="00676CBC">
        <w:rPr>
          <w:sz w:val="28"/>
          <w:szCs w:val="28"/>
        </w:rPr>
        <w:t>ing</w:t>
      </w:r>
      <w:r w:rsidR="00C830F4">
        <w:rPr>
          <w:sz w:val="28"/>
          <w:szCs w:val="28"/>
        </w:rPr>
        <w:t xml:space="preserve"> whether the information is output or not.</w:t>
      </w:r>
      <w:r w:rsidR="006502C4">
        <w:rPr>
          <w:sz w:val="28"/>
          <w:szCs w:val="28"/>
        </w:rPr>
        <w:t xml:space="preserve"> </w:t>
      </w:r>
    </w:p>
    <w:p w14:paraId="4A323915" w14:textId="46F30968" w:rsidR="00C75E3A" w:rsidRPr="00164801" w:rsidRDefault="00C75E3A" w:rsidP="00F84EE2">
      <w:pPr>
        <w:pStyle w:val="NormalWeb"/>
        <w:spacing w:line="360" w:lineRule="auto"/>
        <w:jc w:val="center"/>
        <w:rPr>
          <w:rFonts w:ascii="EB Garamond" w:hAnsi="EB Garamond"/>
          <w:sz w:val="36"/>
          <w:szCs w:val="36"/>
        </w:rPr>
      </w:pPr>
      <m:oMathPara>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m:t>
          </m:r>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i</m:t>
              </m:r>
            </m:sub>
          </m:sSub>
          <m:r>
            <m:rPr>
              <m:sty m:val="p"/>
            </m:rPr>
            <w:rPr>
              <w:rFonts w:ascii="Cambria Math" w:hAnsi="Cambria Math"/>
              <w:position w:val="-4"/>
              <w:sz w:val="18"/>
              <w:szCs w:val="18"/>
            </w:rPr>
            <m:t>)</m:t>
          </m:r>
          <m:r>
            <m:rPr>
              <m:sty m:val="p"/>
            </m:rPr>
            <w:rPr>
              <w:rFonts w:ascii="Cambria Math" w:hAnsi="Cambria Math"/>
              <w:sz w:val="32"/>
              <w:szCs w:val="32"/>
            </w:rPr>
            <m:t xml:space="preserve"> </m:t>
          </m:r>
        </m:oMath>
      </m:oMathPara>
    </w:p>
    <w:p w14:paraId="19EB4EAE" w14:textId="768B61EA" w:rsidR="00F84EE2" w:rsidRPr="00164801" w:rsidRDefault="00F84EE2" w:rsidP="00F84EE2">
      <w:pPr>
        <w:pStyle w:val="NormalWeb"/>
        <w:spacing w:line="360" w:lineRule="auto"/>
        <w:jc w:val="center"/>
        <w:rPr>
          <w:position w:val="-4"/>
          <w:sz w:val="20"/>
          <w:szCs w:val="20"/>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f</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f</m:t>
              </m:r>
            </m:sub>
          </m:sSub>
          <m:r>
            <m:rPr>
              <m:sty m:val="p"/>
            </m:rPr>
            <w:rPr>
              <w:rFonts w:ascii="Cambria Math" w:hAnsi="Cambria Math"/>
              <w:position w:val="-4"/>
              <w:sz w:val="18"/>
              <w:szCs w:val="18"/>
            </w:rPr>
            <m:t>)</m:t>
          </m:r>
        </m:oMath>
      </m:oMathPara>
    </w:p>
    <w:p w14:paraId="3A7B3596" w14:textId="23C3970E" w:rsidR="00164801" w:rsidRPr="00164801" w:rsidRDefault="00F84EE2" w:rsidP="004D0379">
      <w:pPr>
        <w:pStyle w:val="NormalWeb"/>
        <w:jc w:val="center"/>
        <w:rPr>
          <w:position w:val="-4"/>
          <w:sz w:val="18"/>
          <w:szCs w:val="18"/>
        </w:rPr>
      </w:pPr>
      <m:oMathPara>
        <m:oMath>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o</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o</m:t>
              </m:r>
            </m:sub>
          </m:sSub>
          <m:r>
            <m:rPr>
              <m:sty m:val="p"/>
            </m:rPr>
            <w:rPr>
              <w:rFonts w:ascii="Cambria Math" w:hAnsi="Cambria Math"/>
              <w:position w:val="-4"/>
              <w:sz w:val="18"/>
              <w:szCs w:val="18"/>
            </w:rPr>
            <m:t>)</m:t>
          </m:r>
        </m:oMath>
      </m:oMathPara>
    </w:p>
    <w:p w14:paraId="2F0A5769" w14:textId="77777777" w:rsidR="004D0379" w:rsidRDefault="004D0379" w:rsidP="00F66D46">
      <w:pPr>
        <w:pStyle w:val="NormalWeb"/>
        <w:rPr>
          <w:rFonts w:ascii="Garamond" w:hAnsi="Garamond"/>
          <w:sz w:val="28"/>
          <w:szCs w:val="28"/>
        </w:rPr>
      </w:pPr>
    </w:p>
    <w:p w14:paraId="4D2C44BC" w14:textId="3032FC6B"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ab/>
        <w:t>Neuron gate w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Garamond" w:hAnsi="Garamond"/>
        </w:rPr>
        <w:tab/>
      </w:r>
      <w:r w:rsidRPr="00F66D46">
        <w:rPr>
          <w:rFonts w:ascii="Garamond" w:hAnsi="Garamond"/>
          <w:sz w:val="28"/>
          <w:szCs w:val="28"/>
        </w:rPr>
        <w:t>Current Input</w:t>
      </w:r>
    </w:p>
    <w:p w14:paraId="3901A18F" w14:textId="6D05713A" w:rsidR="00F66D46" w:rsidRP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ab/>
        <w:t>Gate Biases</w:t>
      </w:r>
    </w:p>
    <w:p w14:paraId="5C772B59" w14:textId="5E0A29CE" w:rsidR="00E36AE5" w:rsidRPr="003A4123" w:rsidRDefault="003A4123" w:rsidP="00BF7E2C">
      <w:pPr>
        <w:spacing w:line="360" w:lineRule="auto"/>
        <w:rPr>
          <w:rFonts w:ascii="Palatino" w:hAnsi="Palatino"/>
          <w:color w:val="FF0000"/>
        </w:rPr>
      </w:pPr>
      <w:r w:rsidRPr="003A4123">
        <w:rPr>
          <w:rFonts w:ascii="Palatino" w:hAnsi="Palatino"/>
          <w:color w:val="FF0000"/>
        </w:rPr>
        <w:t>Neuron gate weight, Gate biases, Sigmoid activation function</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496BA2AD" w:rsidR="003C47DF" w:rsidRPr="00DE7F15" w:rsidRDefault="00C96266" w:rsidP="00DE7F15">
      <w:pPr>
        <w:spacing w:line="360" w:lineRule="auto"/>
        <w:rPr>
          <w:sz w:val="28"/>
          <w:szCs w:val="28"/>
        </w:rPr>
      </w:pPr>
      <w:r>
        <w:rPr>
          <w:sz w:val="28"/>
          <w:szCs w:val="28"/>
        </w:rPr>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the last few years.</w:t>
      </w:r>
    </w:p>
    <w:p w14:paraId="01358756" w14:textId="77777777" w:rsidR="003B30FA" w:rsidRDefault="003B30FA" w:rsidP="00791E3F">
      <w:pPr>
        <w:rPr>
          <w:rFonts w:ascii="Palatino" w:hAnsi="Palatino"/>
        </w:rPr>
      </w:pPr>
    </w:p>
    <w:p w14:paraId="686DCF5B" w14:textId="56B21076"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75287B69"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BD79C6">
        <w:rPr>
          <w:sz w:val="28"/>
          <w:szCs w:val="28"/>
        </w:rPr>
        <w:t>s</w:t>
      </w:r>
      <w:r w:rsidR="00CB38B1">
        <w:rPr>
          <w:sz w:val="28"/>
          <w:szCs w:val="28"/>
        </w:rPr>
        <w:t xml:space="preserve"> capturing semantic relationships between them, such as 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had’ </w:t>
      </w:r>
      <w:r w:rsidR="00BD79C6">
        <w:rPr>
          <w:sz w:val="28"/>
          <w:szCs w:val="28"/>
        </w:rPr>
        <w:t>/</w:t>
      </w:r>
      <w:r w:rsidR="00CB38B1">
        <w:rPr>
          <w:sz w:val="28"/>
          <w:szCs w:val="28"/>
        </w:rPr>
        <w:t xml:space="preserve"> ‘has’ </w:t>
      </w:r>
      <w:r w:rsidR="00BD79C6">
        <w:rPr>
          <w:sz w:val="28"/>
          <w:szCs w:val="28"/>
        </w:rPr>
        <w:t>and</w:t>
      </w:r>
      <w:r w:rsidR="00613FAF">
        <w:rPr>
          <w:sz w:val="28"/>
          <w:szCs w:val="28"/>
        </w:rPr>
        <w:t xml:space="preserve"> ‘was’ </w:t>
      </w:r>
      <w:r w:rsidR="00BD79C6">
        <w:rPr>
          <w:sz w:val="28"/>
          <w:szCs w:val="28"/>
        </w:rPr>
        <w:t xml:space="preserve">/ </w:t>
      </w:r>
      <w:r w:rsidR="00613FAF">
        <w:rPr>
          <w:sz w:val="28"/>
          <w:szCs w:val="28"/>
        </w:rPr>
        <w:t>‘is’</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lastRenderedPageBreak/>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B208B7" w:rsidRDefault="00CB64A3" w:rsidP="00CB64A3">
            <w:pPr>
              <w:spacing w:line="360" w:lineRule="auto"/>
              <w:jc w:val="cente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single" w:sz="8" w:space="0" w:color="000000" w:themeColor="text1"/>
              <w:bottom w:val="nil"/>
            </w:tcBorders>
          </w:tcPr>
          <w:p w14:paraId="141F5792" w14:textId="55E554C5" w:rsidR="00CB64A3" w:rsidRPr="00B208B7" w:rsidRDefault="00CB64A3" w:rsidP="00CB64A3">
            <w:pPr>
              <w:spacing w:line="360" w:lineRule="auto"/>
              <w:jc w:val="center"/>
              <w:rPr>
                <w:sz w:val="22"/>
                <w:szCs w:val="22"/>
              </w:rPr>
            </w:pPr>
            <m:oMathPara>
              <m:oMath>
                <m:r>
                  <w:rPr>
                    <w:rFonts w:ascii="Cambria Math" w:hAnsi="Cambria Math"/>
                    <w:sz w:val="22"/>
                    <w:szCs w:val="22"/>
                  </w:rPr>
                  <m:t>6.6×</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single" w:sz="8" w:space="0" w:color="000000" w:themeColor="text1"/>
              <w:bottom w:val="nil"/>
            </w:tcBorders>
          </w:tcPr>
          <w:p w14:paraId="116F403A" w14:textId="2E62FBF8" w:rsidR="00CB64A3" w:rsidRPr="00B208B7" w:rsidRDefault="00CB64A3" w:rsidP="00CB64A3">
            <w:pPr>
              <w:spacing w:line="360" w:lineRule="auto"/>
              <w:jc w:val="center"/>
              <w:rPr>
                <w:sz w:val="22"/>
                <w:szCs w:val="22"/>
              </w:rPr>
            </w:pPr>
            <m:oMathPara>
              <m:oMath>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single" w:sz="8" w:space="0" w:color="000000" w:themeColor="text1"/>
              <w:bottom w:val="nil"/>
            </w:tcBorders>
          </w:tcPr>
          <w:p w14:paraId="73FFAFC8" w14:textId="5071B975" w:rsidR="00CB64A3" w:rsidRPr="00B208B7" w:rsidRDefault="00CB64A3" w:rsidP="00CB64A3">
            <w:pPr>
              <w:spacing w:line="360" w:lineRule="auto"/>
              <w:jc w:val="center"/>
              <w:rPr>
                <w:sz w:val="22"/>
                <w:szCs w:val="22"/>
              </w:rPr>
            </w:pPr>
            <m:oMathPara>
              <m:oMath>
                <m:r>
                  <w:rPr>
                    <w:rFonts w:ascii="Cambria Math" w:hAnsi="Cambria Math"/>
                    <w:sz w:val="22"/>
                    <w:szCs w:val="22"/>
                  </w:rPr>
                  <m:t>1.7×</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nil"/>
              <w:bottom w:val="nil"/>
            </w:tcBorders>
          </w:tcPr>
          <w:p w14:paraId="08FC2A59" w14:textId="0CFDB3FA" w:rsidR="00CB64A3" w:rsidRPr="00B208B7" w:rsidRDefault="00CB64A3" w:rsidP="00CB64A3">
            <w:pPr>
              <w:spacing w:line="360" w:lineRule="auto"/>
              <w:jc w:val="center"/>
              <w:rPr>
                <w:sz w:val="22"/>
                <w:szCs w:val="22"/>
              </w:rPr>
            </w:pPr>
            <m:oMathPara>
              <m:oMath>
                <m:r>
                  <w:rPr>
                    <w:rFonts w:ascii="Cambria Math" w:hAnsi="Cambria Math"/>
                    <w:sz w:val="22"/>
                    <w:szCs w:val="22"/>
                  </w:rPr>
                  <m:t>7.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nil"/>
              <w:bottom w:val="nil"/>
            </w:tcBorders>
          </w:tcPr>
          <w:p w14:paraId="4CF14EA8" w14:textId="2CD48EBE"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nil"/>
              <w:bottom w:val="nil"/>
            </w:tcBorders>
          </w:tcPr>
          <w:p w14:paraId="606350F4" w14:textId="3103D8A8" w:rsidR="00CB64A3" w:rsidRPr="00B208B7" w:rsidRDefault="00CB64A3" w:rsidP="00CB64A3">
            <w:pPr>
              <w:spacing w:line="360" w:lineRule="auto"/>
              <w:jc w:val="center"/>
              <w:rPr>
                <w:sz w:val="22"/>
                <w:szCs w:val="22"/>
              </w:rPr>
            </w:pPr>
            <m:oMathPara>
              <m:oMath>
                <m:r>
                  <w:rPr>
                    <w:rFonts w:ascii="Cambria Math" w:hAnsi="Cambria Math"/>
                    <w:sz w:val="22"/>
                    <w:szCs w:val="22"/>
                  </w:rPr>
                  <m:t>1.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F3178D" w:rsidRDefault="00F3178D" w:rsidP="00CB64A3">
            <w:pPr>
              <w:spacing w:line="360" w:lineRule="auto"/>
              <w:jc w:val="center"/>
              <w:rPr>
                <w:sz w:val="22"/>
                <w:szCs w:val="22"/>
              </w:rPr>
            </w:pPr>
            <m:oMathPara>
              <m:oMath>
                <m:r>
                  <w:rPr>
                    <w:rFonts w:ascii="Cambria Math" w:hAnsi="Cambria Math"/>
                    <w:sz w:val="22"/>
                    <w:szCs w:val="22"/>
                  </w:rPr>
                  <m:t>8.9</m:t>
                </m:r>
              </m:oMath>
            </m:oMathPara>
          </w:p>
        </w:tc>
        <w:tc>
          <w:tcPr>
            <w:tcW w:w="1653" w:type="dxa"/>
            <w:tcBorders>
              <w:top w:val="nil"/>
              <w:bottom w:val="single" w:sz="8" w:space="0" w:color="000000" w:themeColor="text1"/>
            </w:tcBorders>
          </w:tcPr>
          <w:p w14:paraId="214B1617" w14:textId="6D62D658" w:rsidR="00CB64A3" w:rsidRPr="00B208B7" w:rsidRDefault="00CB64A3" w:rsidP="00CB64A3">
            <w:pPr>
              <w:spacing w:line="360" w:lineRule="auto"/>
              <w:jc w:val="center"/>
              <w:rPr>
                <w:sz w:val="22"/>
                <w:szCs w:val="22"/>
              </w:rPr>
            </w:pPr>
            <m:oMathPara>
              <m:oMath>
                <m:r>
                  <w:rPr>
                    <w:rFonts w:ascii="Cambria Math" w:hAnsi="Cambria Math"/>
                    <w:sz w:val="22"/>
                    <w:szCs w:val="22"/>
                  </w:rPr>
                  <m:t>8.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oMath>
            </m:oMathPara>
          </w:p>
        </w:tc>
        <w:tc>
          <w:tcPr>
            <w:tcW w:w="1653" w:type="dxa"/>
            <w:tcBorders>
              <w:top w:val="nil"/>
              <w:bottom w:val="single" w:sz="8" w:space="0" w:color="000000" w:themeColor="text1"/>
            </w:tcBorders>
          </w:tcPr>
          <w:p w14:paraId="589B2554" w14:textId="42B42F6A" w:rsidR="00CB64A3" w:rsidRPr="00F3178D" w:rsidRDefault="00F3178D" w:rsidP="00CB64A3">
            <w:pPr>
              <w:spacing w:line="360" w:lineRule="auto"/>
              <w:jc w:val="center"/>
              <w:rPr>
                <w:sz w:val="22"/>
                <w:szCs w:val="22"/>
              </w:rPr>
            </w:pPr>
            <m:oMathPara>
              <m:oMath>
                <m:r>
                  <w:rPr>
                    <w:rFonts w:ascii="Cambria Math" w:hAnsi="Cambria Math"/>
                    <w:sz w:val="22"/>
                    <w:szCs w:val="22"/>
                  </w:rPr>
                  <m:t>1.36</m:t>
                </m:r>
              </m:oMath>
            </m:oMathPara>
          </w:p>
        </w:tc>
        <w:tc>
          <w:tcPr>
            <w:tcW w:w="1653" w:type="dxa"/>
            <w:tcBorders>
              <w:top w:val="nil"/>
              <w:bottom w:val="single" w:sz="8" w:space="0" w:color="000000" w:themeColor="text1"/>
            </w:tcBorders>
          </w:tcPr>
          <w:p w14:paraId="52F3F177" w14:textId="7F33D924" w:rsidR="00CB64A3" w:rsidRPr="00F3178D" w:rsidRDefault="00F3178D" w:rsidP="00CB64A3">
            <w:pPr>
              <w:spacing w:line="360" w:lineRule="auto"/>
              <w:jc w:val="center"/>
              <w:rPr>
                <w:sz w:val="22"/>
                <w:szCs w:val="22"/>
              </w:rPr>
            </w:pPr>
            <m:oMathPara>
              <m:oMath>
                <m:r>
                  <w:rPr>
                    <w:rFonts w:ascii="Cambria Math" w:hAnsi="Cambria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lastRenderedPageBreak/>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593E5F30" w14:textId="2C5CCA75" w:rsidR="00F84EE2" w:rsidRPr="003575BA" w:rsidRDefault="003575BA" w:rsidP="007C480B">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D51B8C">
        <w:rPr>
          <w:sz w:val="28"/>
          <w:szCs w:val="28"/>
        </w:rPr>
        <w:t xml:space="preserve">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r w:rsidR="00D51B8C">
        <w:rPr>
          <w:sz w:val="28"/>
          <w:szCs w:val="28"/>
        </w:rPr>
        <w:t xml:space="preserve">As the name suggests </w:t>
      </w:r>
      <w:proofErr w:type="spellStart"/>
      <w:r w:rsidR="00693055">
        <w:rPr>
          <w:sz w:val="28"/>
          <w:szCs w:val="28"/>
        </w:rPr>
        <w:t>ULMFiT</w:t>
      </w:r>
      <w:proofErr w:type="spellEnd"/>
      <w:r w:rsidR="00D51B8C">
        <w:rPr>
          <w:sz w:val="28"/>
          <w:szCs w:val="28"/>
        </w:rPr>
        <w:t xml:space="preserve"> is initially pre-trained on a </w:t>
      </w:r>
      <w:r w:rsidR="00D51B8C" w:rsidRPr="00E76E01">
        <w:rPr>
          <w:b/>
          <w:bCs/>
          <w:sz w:val="28"/>
          <w:szCs w:val="28"/>
        </w:rPr>
        <w:t>language model</w:t>
      </w:r>
      <w:r w:rsidR="00D51B8C">
        <w:rPr>
          <w:sz w:val="28"/>
          <w:szCs w:val="28"/>
        </w:rPr>
        <w:t>ling task</w:t>
      </w:r>
      <w:r w:rsidR="00D51B8C">
        <w:rPr>
          <w:sz w:val="28"/>
          <w:szCs w:val="28"/>
        </w:rPr>
        <w:t xml:space="preserve"> </w:t>
      </w:r>
      <w:r w:rsidR="00952C0B">
        <w:rPr>
          <w:sz w:val="28"/>
          <w:szCs w:val="28"/>
        </w:rPr>
        <w:t xml:space="preserve">utilising a large Wikipedia dataset, </w:t>
      </w:r>
      <w:r w:rsidR="00D51B8C">
        <w:rPr>
          <w:sz w:val="28"/>
          <w:szCs w:val="28"/>
        </w:rPr>
        <w:t xml:space="preserve">and adaptation to new tasks can be achieved by </w:t>
      </w:r>
      <w:r w:rsidR="0069596B">
        <w:rPr>
          <w:sz w:val="28"/>
          <w:szCs w:val="28"/>
        </w:rPr>
        <w:t>further fine-tuning.</w:t>
      </w:r>
      <w:r w:rsidR="00D51B8C">
        <w:rPr>
          <w:sz w:val="28"/>
          <w:szCs w:val="28"/>
        </w:rPr>
        <w:t xml:space="preserve">   </w:t>
      </w:r>
    </w:p>
    <w:p w14:paraId="2B6AE455" w14:textId="77777777" w:rsidR="00227738" w:rsidRPr="00CA04D9" w:rsidRDefault="00227738" w:rsidP="00227738"/>
    <w:p w14:paraId="48DB7107" w14:textId="5A758DBC"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Default="00FE1734" w:rsidP="00FE1734"/>
    <w:p w14:paraId="4CE725D6" w14:textId="68440096" w:rsidR="00DA7476" w:rsidRDefault="00531F4F" w:rsidP="001E7D55">
      <w:pPr>
        <w:spacing w:line="360" w:lineRule="auto"/>
        <w:rPr>
          <w:sz w:val="28"/>
          <w:szCs w:val="28"/>
        </w:rPr>
      </w:pPr>
      <w:r>
        <w:rPr>
          <w:sz w:val="28"/>
          <w:szCs w:val="28"/>
        </w:rPr>
        <w:t>BERT utilises a Transformer, an attention mechanism</w:t>
      </w:r>
      <w:r w:rsidR="001E7D55">
        <w:rPr>
          <w:sz w:val="28"/>
          <w:szCs w:val="28"/>
        </w:rPr>
        <w:t xml:space="preserve"> to learn contextual relations between words</w:t>
      </w:r>
      <w:r w:rsidR="00DA7476">
        <w:rPr>
          <w:sz w:val="28"/>
          <w:szCs w:val="28"/>
        </w:rPr>
        <w:t>.</w:t>
      </w:r>
      <w:r w:rsidR="00BA74F5">
        <w:rPr>
          <w:sz w:val="28"/>
          <w:szCs w:val="28"/>
        </w:rPr>
        <w:t xml:space="preserve"> Unlike LSTMs, Transformers do not need sequential data to be processed in order</w:t>
      </w:r>
      <w:r w:rsidR="00276BAA">
        <w:rPr>
          <w:sz w:val="28"/>
          <w:szCs w:val="28"/>
        </w:rPr>
        <w:t>,</w:t>
      </w:r>
      <w:r w:rsidR="00060BC7">
        <w:rPr>
          <w:sz w:val="28"/>
          <w:szCs w:val="28"/>
        </w:rPr>
        <w:t xml:space="preserve"> as the entire sequence is encoded at once. The attention </w:t>
      </w:r>
      <w:r w:rsidR="00276BAA">
        <w:rPr>
          <w:sz w:val="28"/>
          <w:szCs w:val="28"/>
        </w:rPr>
        <w:lastRenderedPageBreak/>
        <w:t>mechanism allows identification of context for any position in the input sequence</w:t>
      </w:r>
      <w:r w:rsidR="000A1CAB">
        <w:rPr>
          <w:sz w:val="28"/>
          <w:szCs w:val="28"/>
        </w:rPr>
        <w:t>.</w:t>
      </w:r>
      <w:r w:rsidR="002E4D26">
        <w:rPr>
          <w:sz w:val="28"/>
          <w:szCs w:val="28"/>
        </w:rPr>
        <w:t xml:space="preserve"> </w:t>
      </w:r>
      <w:r w:rsidR="000A1CAB">
        <w:rPr>
          <w:sz w:val="28"/>
          <w:szCs w:val="28"/>
        </w:rPr>
        <w:t xml:space="preserve">This </w:t>
      </w:r>
      <w:r w:rsidR="002E4D26">
        <w:rPr>
          <w:sz w:val="28"/>
          <w:szCs w:val="28"/>
        </w:rPr>
        <w:t xml:space="preserve">allows Transformers more training parallelisation compared to LSTMs, drastically reducing the training time and permitting training on datasets much larger than </w:t>
      </w:r>
      <w:r w:rsidR="000A1CAB">
        <w:rPr>
          <w:sz w:val="28"/>
          <w:szCs w:val="28"/>
        </w:rPr>
        <w:t>before</w:t>
      </w:r>
      <w:r w:rsidR="002E4D26">
        <w:rPr>
          <w:sz w:val="28"/>
          <w:szCs w:val="28"/>
        </w:rPr>
        <w:t xml:space="preserve">. </w:t>
      </w:r>
      <w:r w:rsidR="000A1CAB">
        <w:rPr>
          <w:sz w:val="28"/>
          <w:szCs w:val="28"/>
        </w:rPr>
        <w:t>Furthermore, utilisation of attention mechanisms addressed the previously discussed problem of vanishing gradients in RNN architectures. Unlike RNN architectures, the attention layer can access all states and weight them using a learned relevancy of all the states with respect to the current token being observed.</w:t>
      </w:r>
    </w:p>
    <w:p w14:paraId="45BE5523" w14:textId="13728C84" w:rsidR="00BA74F5" w:rsidRDefault="00F6270D" w:rsidP="001E7D55">
      <w:pPr>
        <w:spacing w:line="360" w:lineRule="auto"/>
        <w:rPr>
          <w:sz w:val="28"/>
          <w:szCs w:val="28"/>
        </w:rPr>
      </w:pPr>
      <w:r>
        <w:rPr>
          <w:noProof/>
          <w:sz w:val="28"/>
          <w:szCs w:val="28"/>
        </w:rPr>
        <w:object w:dxaOrig="150" w:dyaOrig="150" w14:anchorId="25087C9A">
          <v:shape id="_x0000_s1027" type="#_x0000_t75" alt="" style="position:absolute;left:0;text-align:left;margin-left:-11.5pt;margin-top:17.05pt;width:472.55pt;height:191.75pt;z-index:251667456;mso-wrap-edited:f;mso-width-percent:0;mso-height-percent:0;mso-position-horizontal-relative:text;mso-position-vertical-relative:text;mso-width-percent:0;mso-height-percent:0">
            <v:imagedata r:id="rId21" o:title=""/>
            <w10:wrap type="topAndBottom"/>
          </v:shape>
          <o:OLEObject Type="Embed" ProgID="Word.DocumentMacroEnabled.12" ShapeID="_x0000_s1027" DrawAspect="Content" ObjectID="_1681569659" r:id="rId22"/>
        </w:object>
      </w:r>
    </w:p>
    <w:p w14:paraId="06EFF932" w14:textId="7DFDC8A9" w:rsidR="00531F4F" w:rsidRPr="00531F4F" w:rsidRDefault="00DA7476" w:rsidP="001E7D55">
      <w:pPr>
        <w:spacing w:line="360" w:lineRule="auto"/>
        <w:rPr>
          <w:sz w:val="28"/>
          <w:szCs w:val="28"/>
        </w:rPr>
      </w:pPr>
      <w:r>
        <w:rPr>
          <w:sz w:val="28"/>
          <w:szCs w:val="28"/>
        </w:rPr>
        <w:t xml:space="preserve">The transformer </w:t>
      </w:r>
      <w:r w:rsidR="001E7D55">
        <w:rPr>
          <w:sz w:val="28"/>
          <w:szCs w:val="28"/>
        </w:rPr>
        <w:t xml:space="preserve"> </w:t>
      </w:r>
      <w:r>
        <w:rPr>
          <w:sz w:val="28"/>
          <w:szCs w:val="28"/>
        </w:rPr>
        <w:t xml:space="preserve">is composed of an encoder and a decoder. </w:t>
      </w:r>
      <w:r w:rsidR="008D75DC">
        <w:rPr>
          <w:sz w:val="28"/>
          <w:szCs w:val="28"/>
        </w:rPr>
        <w:t>Each encoder can be broken down into the feed forward and self-attention sub-layers. The self-attention layer is where the encoder observes surrounding words in an input sequence</w:t>
      </w:r>
      <w:r w:rsidR="00344042">
        <w:rPr>
          <w:sz w:val="28"/>
          <w:szCs w:val="28"/>
        </w:rPr>
        <w:t xml:space="preserve"> to generate a set of output encodings</w:t>
      </w:r>
      <w:r w:rsidR="008D75DC">
        <w:rPr>
          <w:sz w:val="28"/>
          <w:szCs w:val="28"/>
        </w:rPr>
        <w:t>. The outputs are fed into the feed forward neural network</w:t>
      </w:r>
      <w:r w:rsidR="000A1CAB">
        <w:rPr>
          <w:sz w:val="28"/>
          <w:szCs w:val="28"/>
        </w:rPr>
        <w:t xml:space="preserve"> </w:t>
      </w:r>
      <w:r w:rsidR="00344042">
        <w:rPr>
          <w:sz w:val="28"/>
          <w:szCs w:val="28"/>
        </w:rPr>
        <w:t xml:space="preserve">which further processes the encodings. From here, the outputs are </w:t>
      </w:r>
      <w:r w:rsidR="008B0A5A">
        <w:rPr>
          <w:sz w:val="28"/>
          <w:szCs w:val="28"/>
        </w:rPr>
        <w:t>iteratively</w:t>
      </w:r>
      <w:r w:rsidR="00344042">
        <w:rPr>
          <w:sz w:val="28"/>
          <w:szCs w:val="28"/>
        </w:rPr>
        <w:t xml:space="preserve"> fed into </w:t>
      </w:r>
      <w:r w:rsidR="004D5536">
        <w:rPr>
          <w:sz w:val="28"/>
          <w:szCs w:val="28"/>
        </w:rPr>
        <w:t>the next</w:t>
      </w:r>
      <w:r w:rsidR="00344042">
        <w:rPr>
          <w:sz w:val="28"/>
          <w:szCs w:val="28"/>
        </w:rPr>
        <w:t xml:space="preserve"> encoder </w:t>
      </w:r>
      <w:r w:rsidR="004D5536">
        <w:rPr>
          <w:sz w:val="28"/>
          <w:szCs w:val="28"/>
        </w:rPr>
        <w:t>and then</w:t>
      </w:r>
      <w:r w:rsidR="00344042">
        <w:rPr>
          <w:sz w:val="28"/>
          <w:szCs w:val="28"/>
        </w:rPr>
        <w:t xml:space="preserve"> sent to </w:t>
      </w:r>
      <w:r w:rsidR="008B0A5A">
        <w:rPr>
          <w:sz w:val="28"/>
          <w:szCs w:val="28"/>
        </w:rPr>
        <w:t xml:space="preserve">the </w:t>
      </w:r>
      <w:r w:rsidR="00344042">
        <w:rPr>
          <w:sz w:val="28"/>
          <w:szCs w:val="28"/>
        </w:rPr>
        <w:t>decoder</w:t>
      </w:r>
      <w:r w:rsidR="008B0A5A">
        <w:rPr>
          <w:sz w:val="28"/>
          <w:szCs w:val="28"/>
        </w:rPr>
        <w:t xml:space="preserve"> block to be iteratively decoded</w:t>
      </w:r>
      <w:r w:rsidR="00344042">
        <w:rPr>
          <w:sz w:val="28"/>
          <w:szCs w:val="28"/>
        </w:rPr>
        <w:t>. Each decoder can be broken down into the self-attention, encoder-decoder attention and feed forward sub-layers.</w:t>
      </w:r>
    </w:p>
    <w:p w14:paraId="1CB4606A" w14:textId="77777777" w:rsidR="00531F4F" w:rsidRDefault="00531F4F" w:rsidP="00FE1734"/>
    <w:p w14:paraId="6421F744" w14:textId="4D8C1BBB" w:rsidR="00FE1734" w:rsidRPr="00FE1734" w:rsidRDefault="00FE1734" w:rsidP="00FE1734">
      <w:pPr>
        <w:rPr>
          <w:b/>
          <w:bCs/>
          <w:color w:val="FF0000"/>
        </w:rPr>
      </w:pPr>
      <w:r w:rsidRPr="00FE1734">
        <w:rPr>
          <w:b/>
          <w:bCs/>
          <w:color w:val="FF0000"/>
        </w:rPr>
        <w:t>Trained unsupervised?</w:t>
      </w:r>
    </w:p>
    <w:p w14:paraId="7AC88330" w14:textId="77777777" w:rsidR="00227738" w:rsidRPr="00CA04D9" w:rsidRDefault="00227738" w:rsidP="00227738"/>
    <w:p w14:paraId="258BFABA" w14:textId="2415664F" w:rsidR="00227738" w:rsidRPr="00CA04D9" w:rsidRDefault="00227738" w:rsidP="00947F77">
      <w:pPr>
        <w:pStyle w:val="Heading2"/>
        <w:ind w:left="720" w:hanging="720"/>
        <w:jc w:val="left"/>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125238">
        <w:rPr>
          <w:rFonts w:ascii="Garamond" w:hAnsi="Garamond" w:cs="Times New Roman"/>
          <w:b/>
          <w:bCs/>
          <w:color w:val="000000" w:themeColor="text1"/>
          <w:sz w:val="32"/>
          <w:szCs w:val="32"/>
        </w:rPr>
        <w:t>6</w:t>
      </w:r>
      <w:r w:rsidR="00947F77">
        <w:rPr>
          <w:rFonts w:ascii="Garamond" w:hAnsi="Garamond" w:cs="Times New Roman"/>
          <w:b/>
          <w:bCs/>
          <w:color w:val="000000" w:themeColor="text1"/>
          <w:sz w:val="32"/>
          <w:szCs w:val="32"/>
        </w:rPr>
        <w:t xml:space="preserve">  </w:t>
      </w:r>
      <w:r w:rsidR="00E03231" w:rsidRPr="00E03231">
        <w:rPr>
          <w:rFonts w:ascii="Garamond" w:hAnsi="Garamond" w:cs="Times New Roman"/>
          <w:b/>
          <w:bCs/>
          <w:color w:val="000000" w:themeColor="text1"/>
          <w:sz w:val="32"/>
          <w:szCs w:val="32"/>
        </w:rPr>
        <w:t>Decoding-enhanced BERT with Disentangled Attentio</w:t>
      </w:r>
      <w:r w:rsidR="00947F77">
        <w:rPr>
          <w:rFonts w:ascii="Garamond" w:hAnsi="Garamond" w:cs="Times New Roman"/>
          <w:b/>
          <w:bCs/>
          <w:color w:val="000000" w:themeColor="text1"/>
          <w:sz w:val="32"/>
          <w:szCs w:val="32"/>
        </w:rPr>
        <w:t xml:space="preserve">n </w:t>
      </w:r>
      <w:r w:rsidR="00E03231">
        <w:rPr>
          <w:rFonts w:ascii="Garamond" w:hAnsi="Garamond" w:cs="Times New Roman"/>
          <w:b/>
          <w:bCs/>
          <w:color w:val="000000" w:themeColor="text1"/>
          <w:sz w:val="32"/>
          <w:szCs w:val="32"/>
        </w:rPr>
        <w:t>(</w:t>
      </w:r>
      <w:proofErr w:type="spellStart"/>
      <w:r>
        <w:rPr>
          <w:rFonts w:ascii="Garamond" w:hAnsi="Garamond"/>
          <w:b/>
          <w:bCs/>
          <w:color w:val="000000" w:themeColor="text1"/>
          <w:sz w:val="32"/>
          <w:szCs w:val="32"/>
        </w:rPr>
        <w:t>DeBERTa</w:t>
      </w:r>
      <w:proofErr w:type="spellEnd"/>
      <w:r w:rsidR="00E03231">
        <w:rPr>
          <w:rFonts w:ascii="Garamond" w:hAnsi="Garamond"/>
          <w:b/>
          <w:bCs/>
          <w:color w:val="000000" w:themeColor="text1"/>
          <w:sz w:val="32"/>
          <w:szCs w:val="32"/>
        </w:rPr>
        <w:t>)</w:t>
      </w:r>
    </w:p>
    <w:p w14:paraId="3F4912CD" w14:textId="77777777" w:rsidR="00CA04D9" w:rsidRDefault="00CA04D9" w:rsidP="00791E3F">
      <w:pPr>
        <w:rPr>
          <w:rFonts w:ascii="Palatino" w:hAnsi="Palatino"/>
        </w:rPr>
      </w:pPr>
    </w:p>
    <w:p w14:paraId="1CA6AFF7" w14:textId="77777777" w:rsidR="00FB5B96" w:rsidRDefault="00FB5B96" w:rsidP="00791E3F">
      <w:pPr>
        <w:rPr>
          <w:rFonts w:ascii="Palatino" w:hAnsi="Palatino"/>
        </w:rPr>
      </w:pPr>
    </w:p>
    <w:p w14:paraId="41B95EBD" w14:textId="77777777"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3    Sentiment Analysis in the Financial Domain</w:t>
      </w:r>
    </w:p>
    <w:p w14:paraId="7F74417D" w14:textId="77777777" w:rsidR="00FB5B96" w:rsidRPr="0032428C" w:rsidRDefault="00FB5B96" w:rsidP="00FB5B96">
      <w:pPr>
        <w:rPr>
          <w:sz w:val="22"/>
          <w:szCs w:val="22"/>
          <w:lang w:val="en-GB"/>
        </w:rPr>
      </w:pPr>
    </w:p>
    <w:p w14:paraId="68F7FD9F" w14:textId="5A08E5DB" w:rsidR="00FB5B96" w:rsidRPr="00E457B7" w:rsidRDefault="00FB5B96" w:rsidP="00E457B7">
      <w:pPr>
        <w:spacing w:line="360" w:lineRule="auto"/>
        <w:rPr>
          <w:rFonts w:cs="CMU Bright Roman"/>
          <w:sz w:val="28"/>
          <w:szCs w:val="28"/>
          <w:lang w:val="en-GB"/>
        </w:rPr>
        <w:sectPr w:rsidR="00FB5B96" w:rsidRPr="00E457B7" w:rsidSect="008553DC">
          <w:headerReference w:type="even" r:id="rId23"/>
          <w:headerReference w:type="default" r:id="rId24"/>
          <w:pgSz w:w="11906" w:h="16838"/>
          <w:pgMar w:top="1440" w:right="1440" w:bottom="1021" w:left="1440" w:header="1021" w:footer="567" w:gutter="0"/>
          <w:pgNumType w:chapSep="period"/>
          <w:cols w:space="708"/>
          <w:docGrid w:linePitch="360"/>
        </w:sectPr>
      </w:pPr>
      <w:r w:rsidRPr="00E62999">
        <w:rPr>
          <w:rFonts w:cs="CMU Bright Roman"/>
          <w:sz w:val="28"/>
          <w:szCs w:val="28"/>
          <w:lang w:val="en-GB"/>
        </w:rPr>
        <w:lastRenderedPageBreak/>
        <w:t xml:space="preserve">Sentiment analysis is the mining of text to extract subjective information, usually to create meaningful insights. This is commonly achieved through natural language processing techniques and contextual techniques applied to a </w:t>
      </w:r>
      <w:r>
        <w:rPr>
          <w:rFonts w:cs="CMU Bright Roman"/>
          <w:sz w:val="28"/>
          <w:szCs w:val="28"/>
          <w:lang w:val="en-GB"/>
        </w:rPr>
        <w:t>S</w:t>
      </w:r>
      <w:r w:rsidRPr="00E62999">
        <w:rPr>
          <w:rFonts w:cs="CMU Bright Roman"/>
          <w:sz w:val="28"/>
          <w:szCs w:val="28"/>
          <w:lang w:val="en-GB"/>
        </w:rPr>
        <w:t xml:space="preserve">tring of text, where contextual vector representations of words are used to assess the overall sentiment of the text. There are two main challenges with sentiment analysis. The first is correctly mining the intended sentiment from the text and the second is having a representative enough dataset so that the sentiment </w:t>
      </w:r>
      <w:r>
        <w:rPr>
          <w:rFonts w:cs="CMU Bright Roman"/>
          <w:sz w:val="28"/>
          <w:szCs w:val="28"/>
          <w:lang w:val="en-GB"/>
        </w:rPr>
        <w:t>being captured</w:t>
      </w:r>
      <w:r w:rsidRPr="00E62999">
        <w:rPr>
          <w:rFonts w:cs="CMU Bright Roman"/>
          <w:sz w:val="28"/>
          <w:szCs w:val="28"/>
          <w:lang w:val="en-GB"/>
        </w:rPr>
        <w:t xml:space="preserve"> is as representative of the problem as possible </w:t>
      </w:r>
      <w:r w:rsidRPr="00E62999">
        <w:rPr>
          <w:rFonts w:cs="CMU Bright Roman"/>
          <w:sz w:val="28"/>
          <w:szCs w:val="28"/>
          <w:lang w:val="en-GB"/>
        </w:rPr>
        <w:fldChar w:fldCharType="begin" w:fldLock="1"/>
      </w:r>
      <w:r w:rsidRPr="00E62999">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Pr="00E62999">
        <w:rPr>
          <w:rFonts w:cs="CMU Bright Roman"/>
          <w:sz w:val="28"/>
          <w:szCs w:val="28"/>
          <w:lang w:val="en-GB"/>
        </w:rPr>
        <w:fldChar w:fldCharType="separate"/>
      </w:r>
      <w:r w:rsidRPr="00E62999">
        <w:rPr>
          <w:rFonts w:cs="CMU Bright Roman"/>
          <w:noProof/>
          <w:sz w:val="28"/>
          <w:szCs w:val="28"/>
          <w:lang w:val="en-GB"/>
        </w:rPr>
        <w:t>[6]</w:t>
      </w:r>
      <w:r w:rsidRPr="00E62999">
        <w:rPr>
          <w:rFonts w:cs="CMU Bright Roman"/>
          <w:sz w:val="28"/>
          <w:szCs w:val="28"/>
          <w:lang w:val="en-GB"/>
        </w:rPr>
        <w:fldChar w:fldCharType="end"/>
      </w:r>
    </w:p>
    <w:p w14:paraId="625261FF" w14:textId="77777777" w:rsidR="00E46BC7" w:rsidRDefault="00E46BC7" w:rsidP="00816F22">
      <w:pPr>
        <w:pStyle w:val="Heading1"/>
      </w:pPr>
    </w:p>
    <w:p w14:paraId="69FB0D84" w14:textId="2266F1AE" w:rsidR="00816F22" w:rsidRPr="00816F22" w:rsidRDefault="00816F22" w:rsidP="00816F22">
      <w:pPr>
        <w:pStyle w:val="Heading1"/>
      </w:pPr>
      <w:r>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FinDeBERTa</w:t>
      </w:r>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7FC7425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utral</w:t>
      </w:r>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5E32C0B8" w:rsidR="00BD08C1" w:rsidRPr="00E21617"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E21617">
        <w:rPr>
          <w:sz w:val="28"/>
          <w:szCs w:val="28"/>
        </w:rPr>
        <w:t xml:space="preserve"> </w:t>
      </w:r>
      <w:r w:rsidR="00E21617">
        <w:rPr>
          <w:b/>
          <w:bCs/>
          <w:color w:val="FF0000"/>
          <w:sz w:val="28"/>
          <w:szCs w:val="28"/>
        </w:rPr>
        <w:t>EXPLAIN FP FN etc and do confusion matrix thing</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3B6B15A7" w14:textId="162A700D" w:rsidR="00D27E31" w:rsidRDefault="00D27E31" w:rsidP="00270244">
      <w:pPr>
        <w:spacing w:line="360" w:lineRule="auto"/>
        <w:rPr>
          <w:rFonts w:ascii="Palatino" w:hAnsi="Palatino"/>
          <w:i/>
        </w:rPr>
      </w:pPr>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74E49EB6"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lastRenderedPageBreak/>
        <w:t>Macro-averaged F1:</w:t>
      </w: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4B659566"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lang w:val="en-GB"/>
            </w:rPr>
            <m:t>f1=2*</m:t>
          </m:r>
          <m:f>
            <m:fPr>
              <m:ctrlPr>
                <w:rPr>
                  <w:rFonts w:ascii="Cambria Math" w:hAnsi="Cambria Math" w:cs="CMU Bright Roman"/>
                  <w:i/>
                  <w:color w:val="000000" w:themeColor="text1"/>
                  <w:lang w:val="en-GB"/>
                </w:rPr>
              </m:ctrlPr>
            </m:fPr>
            <m:num>
              <m:r>
                <w:rPr>
                  <w:rFonts w:ascii="Cambria Math" w:hAnsi="Cambria Math" w:cs="CMU Bright Roman"/>
                  <w:color w:val="000000" w:themeColor="text1"/>
                  <w:lang w:val="en-GB"/>
                </w:rPr>
                <m:t>precision*recall</m:t>
              </m:r>
            </m:num>
            <m:den>
              <m:r>
                <w:rPr>
                  <w:rFonts w:ascii="Cambria Math" w:hAnsi="Cambria Math" w:cs="CMU Bright Roman"/>
                  <w:color w:val="000000" w:themeColor="text1"/>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7BD2951C" w14:textId="45BBCA05" w:rsidR="00270244" w:rsidRDefault="00EF771E" w:rsidP="00EF771E">
      <w:pPr>
        <w:spacing w:line="360" w:lineRule="auto"/>
        <w:rPr>
          <w:sz w:val="28"/>
          <w:szCs w:val="28"/>
          <w:lang w:val="en-GB"/>
        </w:rPr>
      </w:pPr>
      <w:r>
        <w:rPr>
          <w:sz w:val="28"/>
          <w:szCs w:val="28"/>
          <w:lang w:val="en-GB"/>
        </w:rPr>
        <w:t>The macro-averaged f1 score involves calculating the f1 score across each class: negative, neutral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of negative, neutral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0A7D642F" w14:textId="61852EBF" w:rsidR="00E94AB2"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4D5F37FE" w14:textId="77777777" w:rsidR="004B6BF7" w:rsidRDefault="004B6BF7"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4AF79AD3" w14:textId="67F5712E"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216B09E2" w14:textId="5E256E55" w:rsidR="00F02BD2" w:rsidRDefault="00F02BD2" w:rsidP="0002070D">
      <w:pPr>
        <w:spacing w:line="360" w:lineRule="auto"/>
        <w:rPr>
          <w:sz w:val="28"/>
          <w:szCs w:val="28"/>
          <w:lang w:val="en-GB"/>
        </w:rPr>
      </w:pP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lastRenderedPageBreak/>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780EBFAD"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D06A511" w14:textId="62E3C35F" w:rsidR="00033FDE" w:rsidRDefault="00CE03C7" w:rsidP="00CE03C7">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569F9C6F" w14:textId="7D15FEE9" w:rsidR="00CE03C7" w:rsidRDefault="00CE03C7" w:rsidP="00CE03C7">
      <w:pPr>
        <w:spacing w:line="360" w:lineRule="auto"/>
        <w:ind w:left="720"/>
        <w:rPr>
          <w:sz w:val="28"/>
          <w:szCs w:val="28"/>
          <w:lang w:val="en-GB"/>
        </w:rPr>
      </w:pP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lastRenderedPageBreak/>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Implementing FinDeBERTa</w:t>
      </w:r>
    </w:p>
    <w:p w14:paraId="4FFF1EFD" w14:textId="0954B4C4" w:rsidR="003A1D1F" w:rsidRDefault="003A1D1F" w:rsidP="003A1D1F"/>
    <w:p w14:paraId="226FBEED" w14:textId="3CB8366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20CE494D" w14:textId="47BEC129" w:rsidR="00490F97"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FinDeBERTa.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8BB302A" w14:textId="4033BFCE" w:rsidR="00DB295E" w:rsidRDefault="00DB295E"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1684DDFE" w:rsidR="00DB295E" w:rsidRDefault="00833269" w:rsidP="00DB295E">
            <w:pPr>
              <w:spacing w:line="360" w:lineRule="auto"/>
              <w:rPr>
                <w:sz w:val="28"/>
                <w:szCs w:val="28"/>
              </w:rPr>
            </w:pPr>
            <w:r>
              <w:rPr>
                <w:sz w:val="28"/>
                <w:szCs w:val="28"/>
              </w:rPr>
              <w:t>0.361/0.344</w:t>
            </w:r>
          </w:p>
        </w:tc>
      </w:tr>
    </w:tbl>
    <w:p w14:paraId="4E89AAAA" w14:textId="30B3B6C6" w:rsidR="005E47CD" w:rsidRDefault="005E47CD" w:rsidP="005E47CD">
      <w:pPr>
        <w:pStyle w:val="Heading2"/>
        <w:rPr>
          <w:rFonts w:ascii="Garamond" w:hAnsi="Garamond" w:cs="Times New Roman"/>
          <w:b/>
          <w:bCs/>
          <w:color w:val="000000" w:themeColor="text1"/>
          <w:sz w:val="32"/>
          <w:szCs w:val="32"/>
        </w:rPr>
      </w:pPr>
    </w:p>
    <w:p w14:paraId="79779CCC" w14:textId="2327A325" w:rsidR="005E47CD" w:rsidRPr="005E47CD" w:rsidRDefault="005E47CD" w:rsidP="005E47CD">
      <w:pPr>
        <w:rPr>
          <w:b/>
          <w:bCs/>
          <w:color w:val="FF0000"/>
        </w:rPr>
      </w:pPr>
      <w:r w:rsidRPr="005E47CD">
        <w:rPr>
          <w:b/>
          <w:bCs/>
          <w:color w:val="FF0000"/>
        </w:rPr>
        <w:t>Interpret results</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22CAAF67" w14:textId="2AF3778D" w:rsidR="005E47CD" w:rsidRDefault="00B975A8" w:rsidP="00184685">
      <w:pPr>
        <w:spacing w:line="360" w:lineRule="auto"/>
        <w:rPr>
          <w:sz w:val="28"/>
          <w:szCs w:val="28"/>
        </w:rPr>
      </w:pPr>
      <w:r>
        <w:rPr>
          <w:sz w:val="28"/>
          <w:szCs w:val="28"/>
        </w:rPr>
        <w:t xml:space="preserve">The objective function </w:t>
      </w:r>
      <m:oMath>
        <m:r>
          <w:rPr>
            <w:rFonts w:ascii="Cambria Math" w:hAnsi="Cambria Math"/>
          </w:rPr>
          <m:t>f(x)</m:t>
        </m:r>
      </m:oMath>
      <w:r>
        <w:rPr>
          <w:sz w:val="28"/>
          <w:szCs w:val="28"/>
        </w:rPr>
        <w:t xml:space="preserve"> of the optimisation problem for this model 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Cambria Math" w:hAnsi="Cambria Math"/>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Cambria Math" w:hAnsi="Cambria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Cambria Math" w:hAnsi="Cambria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p>
    <w:p w14:paraId="4922056A" w14:textId="39369331" w:rsidR="00C6215C" w:rsidRDefault="00C6215C" w:rsidP="00184685">
      <w:pPr>
        <w:spacing w:line="360" w:lineRule="auto"/>
        <w:rPr>
          <w:sz w:val="28"/>
          <w:szCs w:val="28"/>
        </w:rPr>
      </w:pPr>
    </w:p>
    <w:p w14:paraId="509BBFF3" w14:textId="6E3FA509" w:rsidR="00462C62" w:rsidRDefault="00195FBE" w:rsidP="00184685">
      <w:pPr>
        <w:spacing w:line="360" w:lineRule="auto"/>
        <w:rPr>
          <w:sz w:val="28"/>
          <w:szCs w:val="28"/>
        </w:rPr>
      </w:pPr>
      <w:r>
        <w:rPr>
          <w:noProof/>
          <w:sz w:val="28"/>
          <w:szCs w:val="28"/>
        </w:rPr>
        <w:lastRenderedPageBreak/>
        <w:drawing>
          <wp:anchor distT="0" distB="0" distL="114300" distR="114300" simplePos="0" relativeHeight="251658240" behindDoc="0" locked="0" layoutInCell="1" allowOverlap="1" wp14:anchorId="7A479711" wp14:editId="727CE094">
            <wp:simplePos x="0" y="0"/>
            <wp:positionH relativeFrom="column">
              <wp:posOffset>-2540</wp:posOffset>
            </wp:positionH>
            <wp:positionV relativeFrom="paragraph">
              <wp:posOffset>1894338</wp:posOffset>
            </wp:positionV>
            <wp:extent cx="5794375" cy="3094355"/>
            <wp:effectExtent l="0" t="0" r="0" b="4445"/>
            <wp:wrapSquare wrapText="bothSides"/>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5" cstate="print">
                      <a:extLst>
                        <a:ext uri="{28A0092B-C50C-407E-A947-70E740481C1C}">
                          <a14:useLocalDpi xmlns:a14="http://schemas.microsoft.com/office/drawing/2010/main" val="0"/>
                        </a:ext>
                      </a:extLst>
                    </a:blip>
                    <a:srcRect r="6383"/>
                    <a:stretch/>
                  </pic:blipFill>
                  <pic:spPr bwMode="auto">
                    <a:xfrm>
                      <a:off x="0" y="0"/>
                      <a:ext cx="5794375" cy="3094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16BF1484" w14:textId="3A371579" w:rsidR="00462C62" w:rsidRDefault="00462C62" w:rsidP="00184685">
      <w:pPr>
        <w:spacing w:line="360" w:lineRule="auto"/>
        <w:rPr>
          <w:sz w:val="28"/>
          <w:szCs w:val="28"/>
        </w:rPr>
      </w:pPr>
    </w:p>
    <w:p w14:paraId="7DB996EA" w14:textId="2B833D2C" w:rsidR="00C6215C" w:rsidRPr="005E47CD" w:rsidRDefault="00674518" w:rsidP="00184685">
      <w:pPr>
        <w:spacing w:line="360" w:lineRule="auto"/>
        <w:rPr>
          <w:sz w:val="28"/>
          <w:szCs w:val="28"/>
        </w:rPr>
      </w:pPr>
      <w:r>
        <w:rPr>
          <w:sz w:val="28"/>
          <w:szCs w:val="28"/>
        </w:rPr>
        <w:t xml:space="preserve">The </w:t>
      </w:r>
      <w:proofErr w:type="spellStart"/>
      <w:r>
        <w:rPr>
          <w:sz w:val="28"/>
          <w:szCs w:val="28"/>
        </w:rPr>
        <w:t>eval_loss</w:t>
      </w:r>
      <w:proofErr w:type="spellEnd"/>
      <w:r>
        <w:rPr>
          <w:sz w:val="28"/>
          <w:szCs w:val="28"/>
        </w:rPr>
        <w:t xml:space="preserve"> </w:t>
      </w:r>
      <w:r w:rsidR="00EB0205">
        <w:rPr>
          <w:sz w:val="28"/>
          <w:szCs w:val="28"/>
        </w:rPr>
        <w:t xml:space="preserve">label refers to </w:t>
      </w:r>
      <w:r>
        <w:rPr>
          <w:sz w:val="28"/>
          <w:szCs w:val="28"/>
        </w:rPr>
        <w:t xml:space="preserve">the cross entropy loss on the validation dataset. This initial search indicated that generally the best results had a learning rate between 1e-6 and </w:t>
      </w:r>
      <w:r w:rsidR="005A7A1F">
        <w:rPr>
          <w:sz w:val="28"/>
          <w:szCs w:val="28"/>
        </w:rPr>
        <w:t>3</w:t>
      </w:r>
      <w:r>
        <w:rPr>
          <w:sz w:val="28"/>
          <w:szCs w:val="28"/>
        </w:rPr>
        <w:t xml:space="preserve">e-5 and ran for 1 to </w:t>
      </w:r>
      <w:r w:rsidR="005A7A1F">
        <w:rPr>
          <w:sz w:val="28"/>
          <w:szCs w:val="28"/>
        </w:rPr>
        <w:t>3</w:t>
      </w:r>
      <w:r>
        <w:rPr>
          <w:sz w:val="28"/>
          <w:szCs w:val="28"/>
        </w:rPr>
        <w:t xml:space="preserve"> epochs. These parameters were restricted in the subsequent</w:t>
      </w:r>
      <w:r w:rsidR="005A7A1F">
        <w:rPr>
          <w:sz w:val="28"/>
          <w:szCs w:val="28"/>
        </w:rPr>
        <w:t xml:space="preserve"> </w:t>
      </w:r>
      <w:r>
        <w:rPr>
          <w:sz w:val="28"/>
          <w:szCs w:val="28"/>
        </w:rPr>
        <w:t xml:space="preserve">search. </w:t>
      </w:r>
      <w:r w:rsidR="00195FBE">
        <w:rPr>
          <w:sz w:val="28"/>
          <w:szCs w:val="28"/>
        </w:rPr>
        <w:t>The parameters and their ranges in the subsequent search are outlined below.</w:t>
      </w:r>
    </w:p>
    <w:p w14:paraId="4DA22373" w14:textId="64CE85C4" w:rsidR="00A770DF" w:rsidRDefault="00F6270D" w:rsidP="00740459">
      <w:pPr>
        <w:spacing w:line="360" w:lineRule="auto"/>
        <w:rPr>
          <w:sz w:val="28"/>
          <w:szCs w:val="28"/>
        </w:rPr>
      </w:pPr>
      <w:r>
        <w:rPr>
          <w:noProof/>
          <w:sz w:val="28"/>
          <w:szCs w:val="28"/>
        </w:rPr>
        <w:lastRenderedPageBreak/>
        <w:object w:dxaOrig="1440" w:dyaOrig="1440" w14:anchorId="0D5F3B41">
          <v:shape id="_x0000_s1026" type="#_x0000_t75" alt="" style="position:absolute;left:0;text-align:left;margin-left:-27.05pt;margin-top:36.8pt;width:517.7pt;height:164.15pt;z-index:251660288;mso-wrap-edited:f;mso-width-percent:0;mso-height-percent:0;mso-position-horizontal-relative:text;mso-position-vertical-relative:text;mso-width-percent:0;mso-height-percent:0">
            <v:imagedata r:id="rId26" o:title=""/>
            <w10:wrap type="square"/>
          </v:shape>
          <o:OLEObject Type="Embed" ProgID="Word.DocumentMacroEnabled.12" ShapeID="_x0000_s1026" DrawAspect="Content" ObjectID="_1681569658" r:id="rId27"/>
        </w:object>
      </w:r>
    </w:p>
    <w:p w14:paraId="1D4A5B09" w14:textId="183EF06C" w:rsidR="00062DBC" w:rsidRPr="00281C88" w:rsidRDefault="00B74ABD" w:rsidP="00740459">
      <w:pPr>
        <w:spacing w:line="360" w:lineRule="auto"/>
        <w:rPr>
          <w:b/>
          <w:bCs/>
          <w:color w:val="FF0000"/>
          <w:sz w:val="28"/>
          <w:szCs w:val="28"/>
        </w:rPr>
      </w:pPr>
      <w:r w:rsidRPr="00062DBC">
        <w:rPr>
          <w:b/>
          <w:bCs/>
          <w:color w:val="FF0000"/>
          <w:sz w:val="28"/>
          <w:szCs w:val="28"/>
        </w:rPr>
        <w:t>Explain parameters show results.</w:t>
      </w:r>
    </w:p>
    <w:p w14:paraId="11445536" w14:textId="77777777" w:rsidR="00955034" w:rsidRPr="00790571" w:rsidRDefault="00955034"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Base</w:t>
            </w:r>
          </w:p>
        </w:tc>
        <w:tc>
          <w:tcPr>
            <w:tcW w:w="850" w:type="dxa"/>
            <w:tcBorders>
              <w:top w:val="single" w:sz="8" w:space="0" w:color="000000" w:themeColor="text1"/>
            </w:tcBorders>
          </w:tcPr>
          <w:p w14:paraId="40E89D1B"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36DFF804"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493A77D0" w14:textId="77777777" w:rsidR="004A6F4F" w:rsidRPr="00955034" w:rsidRDefault="004A6F4F" w:rsidP="004A6F4F">
            <w:pPr>
              <w:spacing w:line="360" w:lineRule="auto"/>
              <w:rPr>
                <w:color w:val="000000" w:themeColor="text1"/>
                <w:sz w:val="26"/>
                <w:szCs w:val="26"/>
              </w:rPr>
            </w:pPr>
          </w:p>
        </w:tc>
        <w:tc>
          <w:tcPr>
            <w:tcW w:w="708" w:type="dxa"/>
            <w:tcBorders>
              <w:top w:val="single" w:sz="8" w:space="0" w:color="000000" w:themeColor="text1"/>
            </w:tcBorders>
          </w:tcPr>
          <w:p w14:paraId="63132F8A" w14:textId="77777777" w:rsidR="004A6F4F" w:rsidRPr="00955034" w:rsidRDefault="004A6F4F" w:rsidP="004A6F4F">
            <w:pPr>
              <w:spacing w:line="360" w:lineRule="auto"/>
              <w:rPr>
                <w:color w:val="000000" w:themeColor="text1"/>
                <w:sz w:val="26"/>
                <w:szCs w:val="26"/>
              </w:rPr>
            </w:pPr>
          </w:p>
        </w:tc>
        <w:tc>
          <w:tcPr>
            <w:tcW w:w="1205" w:type="dxa"/>
            <w:tcBorders>
              <w:top w:val="single" w:sz="8" w:space="0" w:color="000000" w:themeColor="text1"/>
            </w:tcBorders>
          </w:tcPr>
          <w:p w14:paraId="7213BE2F" w14:textId="77777777" w:rsidR="004A6F4F" w:rsidRPr="00955034" w:rsidRDefault="004A6F4F" w:rsidP="004A6F4F">
            <w:pPr>
              <w:spacing w:line="360" w:lineRule="auto"/>
              <w:rPr>
                <w:color w:val="000000" w:themeColor="text1"/>
                <w:sz w:val="26"/>
                <w:szCs w:val="26"/>
              </w:rPr>
            </w:pPr>
          </w:p>
        </w:tc>
        <w:tc>
          <w:tcPr>
            <w:tcW w:w="1347" w:type="dxa"/>
            <w:tcBorders>
              <w:top w:val="single" w:sz="8" w:space="0" w:color="000000" w:themeColor="text1"/>
            </w:tcBorders>
          </w:tcPr>
          <w:p w14:paraId="7A741758" w14:textId="77777777" w:rsidR="004A6F4F" w:rsidRPr="00955034" w:rsidRDefault="004A6F4F" w:rsidP="004A6F4F">
            <w:pPr>
              <w:spacing w:line="360" w:lineRule="auto"/>
              <w:rPr>
                <w:color w:val="000000" w:themeColor="text1"/>
                <w:sz w:val="26"/>
                <w:szCs w:val="26"/>
              </w:rPr>
            </w:pP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Large</w:t>
            </w:r>
          </w:p>
        </w:tc>
        <w:tc>
          <w:tcPr>
            <w:tcW w:w="850" w:type="dxa"/>
          </w:tcPr>
          <w:p w14:paraId="049E4A49" w14:textId="77777777" w:rsidR="004A6F4F" w:rsidRPr="00955034" w:rsidRDefault="004A6F4F" w:rsidP="004A6F4F">
            <w:pPr>
              <w:spacing w:line="360" w:lineRule="auto"/>
              <w:rPr>
                <w:color w:val="000000" w:themeColor="text1"/>
                <w:sz w:val="26"/>
                <w:szCs w:val="26"/>
              </w:rPr>
            </w:pPr>
          </w:p>
        </w:tc>
        <w:tc>
          <w:tcPr>
            <w:tcW w:w="1276" w:type="dxa"/>
          </w:tcPr>
          <w:p w14:paraId="47948971" w14:textId="77777777" w:rsidR="004A6F4F" w:rsidRPr="00955034" w:rsidRDefault="004A6F4F" w:rsidP="004A6F4F">
            <w:pPr>
              <w:spacing w:line="360" w:lineRule="auto"/>
              <w:rPr>
                <w:color w:val="000000" w:themeColor="text1"/>
                <w:sz w:val="26"/>
                <w:szCs w:val="26"/>
              </w:rPr>
            </w:pPr>
          </w:p>
        </w:tc>
        <w:tc>
          <w:tcPr>
            <w:tcW w:w="1276" w:type="dxa"/>
          </w:tcPr>
          <w:p w14:paraId="2869935D" w14:textId="77777777" w:rsidR="004A6F4F" w:rsidRPr="00955034" w:rsidRDefault="004A6F4F" w:rsidP="004A6F4F">
            <w:pPr>
              <w:spacing w:line="360" w:lineRule="auto"/>
              <w:rPr>
                <w:color w:val="000000" w:themeColor="text1"/>
                <w:sz w:val="26"/>
                <w:szCs w:val="26"/>
              </w:rPr>
            </w:pPr>
          </w:p>
        </w:tc>
        <w:tc>
          <w:tcPr>
            <w:tcW w:w="708" w:type="dxa"/>
          </w:tcPr>
          <w:p w14:paraId="75470C0E" w14:textId="77777777" w:rsidR="004A6F4F" w:rsidRPr="00955034" w:rsidRDefault="004A6F4F" w:rsidP="004A6F4F">
            <w:pPr>
              <w:spacing w:line="360" w:lineRule="auto"/>
              <w:rPr>
                <w:color w:val="000000" w:themeColor="text1"/>
                <w:sz w:val="26"/>
                <w:szCs w:val="26"/>
              </w:rPr>
            </w:pPr>
          </w:p>
        </w:tc>
        <w:tc>
          <w:tcPr>
            <w:tcW w:w="1205" w:type="dxa"/>
          </w:tcPr>
          <w:p w14:paraId="41A67AE8" w14:textId="77777777" w:rsidR="004A6F4F" w:rsidRPr="00955034" w:rsidRDefault="004A6F4F" w:rsidP="004A6F4F">
            <w:pPr>
              <w:spacing w:line="360" w:lineRule="auto"/>
              <w:rPr>
                <w:color w:val="000000" w:themeColor="text1"/>
                <w:sz w:val="26"/>
                <w:szCs w:val="26"/>
              </w:rPr>
            </w:pPr>
          </w:p>
        </w:tc>
        <w:tc>
          <w:tcPr>
            <w:tcW w:w="1347" w:type="dxa"/>
          </w:tcPr>
          <w:p w14:paraId="2AC60002" w14:textId="77777777" w:rsidR="004A6F4F" w:rsidRPr="00955034" w:rsidRDefault="004A6F4F" w:rsidP="004A6F4F">
            <w:pPr>
              <w:spacing w:line="360" w:lineRule="auto"/>
              <w:rPr>
                <w:color w:val="000000" w:themeColor="text1"/>
                <w:sz w:val="26"/>
                <w:szCs w:val="26"/>
              </w:rPr>
            </w:pPr>
          </w:p>
        </w:tc>
      </w:tr>
    </w:tbl>
    <w:p w14:paraId="4F8DB532" w14:textId="3BD65AAE" w:rsidR="00062DBC" w:rsidRDefault="00062DBC" w:rsidP="00740459">
      <w:pPr>
        <w:spacing w:line="360" w:lineRule="auto"/>
        <w:rPr>
          <w:b/>
          <w:bCs/>
          <w:color w:val="FF0000"/>
          <w:sz w:val="28"/>
          <w:szCs w:val="28"/>
        </w:rPr>
      </w:pPr>
    </w:p>
    <w:p w14:paraId="296196BC" w14:textId="17CC49CE" w:rsidR="007100B5" w:rsidRPr="00062DBC" w:rsidRDefault="007100B5" w:rsidP="00740459">
      <w:pPr>
        <w:spacing w:line="360" w:lineRule="auto"/>
        <w:rPr>
          <w:b/>
          <w:bCs/>
          <w:color w:val="FF0000"/>
          <w:sz w:val="28"/>
          <w:szCs w:val="28"/>
        </w:rPr>
      </w:pPr>
      <w:r>
        <w:rPr>
          <w:b/>
          <w:bCs/>
          <w:color w:val="FF0000"/>
          <w:sz w:val="28"/>
          <w:szCs w:val="28"/>
        </w:rPr>
        <w:t>Evaluation (Address 3 research questions)</w:t>
      </w:r>
    </w:p>
    <w:p w14:paraId="01258BA8" w14:textId="220B0F09" w:rsidR="003F0A29" w:rsidRDefault="003F0A29" w:rsidP="003F0A29">
      <w:pPr>
        <w:spacing w:line="360" w:lineRule="auto"/>
        <w:rPr>
          <w:sz w:val="28"/>
          <w:szCs w:val="28"/>
          <w:lang w:val="en-GB"/>
        </w:rPr>
      </w:pPr>
    </w:p>
    <w:p w14:paraId="1AC4F473" w14:textId="7B8CBD28"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614191C7" w:rsidR="001D679E" w:rsidRDefault="001D679E" w:rsidP="003F0A29">
      <w:pPr>
        <w:spacing w:line="360" w:lineRule="auto"/>
        <w:rPr>
          <w:sz w:val="28"/>
          <w:szCs w:val="28"/>
          <w:lang w:val="en-GB"/>
        </w:rPr>
      </w:pPr>
    </w:p>
    <w:p w14:paraId="2B826F03" w14:textId="4ABC01A2" w:rsidR="001D679E" w:rsidRDefault="001D679E" w:rsidP="003F0A29">
      <w:pPr>
        <w:spacing w:line="360" w:lineRule="auto"/>
        <w:rPr>
          <w:sz w:val="28"/>
          <w:szCs w:val="28"/>
          <w:lang w:val="en-GB"/>
        </w:rPr>
      </w:pPr>
      <w:r>
        <w:rPr>
          <w:sz w:val="28"/>
          <w:szCs w:val="28"/>
          <w:lang w:val="en-GB"/>
        </w:rPr>
        <w:t xml:space="preserve">This subsection details the creation of the stock prediction model beginning with the data collection step. Next, sentiment analysis is conducted using </w:t>
      </w:r>
      <w:proofErr w:type="spellStart"/>
      <w:r>
        <w:rPr>
          <w:sz w:val="28"/>
          <w:szCs w:val="28"/>
          <w:lang w:val="en-GB"/>
        </w:rPr>
        <w:t>FinDeBERTa</w:t>
      </w:r>
      <w:proofErr w:type="spellEnd"/>
      <w:r>
        <w:rPr>
          <w:sz w:val="28"/>
          <w:szCs w:val="28"/>
          <w:lang w:val="en-GB"/>
        </w:rPr>
        <w:t xml:space="preserve"> </w:t>
      </w:r>
      <w:r>
        <w:rPr>
          <w:sz w:val="28"/>
          <w:szCs w:val="28"/>
          <w:lang w:val="en-GB"/>
        </w:rPr>
        <w:lastRenderedPageBreak/>
        <w:t xml:space="preserve">and statistical analysis is conducted using the </w:t>
      </w:r>
      <w:r w:rsidRPr="001D679E">
        <w:rPr>
          <w:b/>
          <w:bCs/>
          <w:color w:val="FF0000"/>
          <w:sz w:val="28"/>
          <w:szCs w:val="28"/>
          <w:lang w:val="en-GB"/>
        </w:rPr>
        <w:t>METRICS</w:t>
      </w:r>
      <w:r w:rsidRPr="001D679E">
        <w:rPr>
          <w:color w:val="FF0000"/>
          <w:sz w:val="28"/>
          <w:szCs w:val="28"/>
          <w:lang w:val="en-GB"/>
        </w:rPr>
        <w:t xml:space="preserve"> </w:t>
      </w:r>
      <w:proofErr w:type="spellStart"/>
      <w:r>
        <w:rPr>
          <w:sz w:val="28"/>
          <w:szCs w:val="28"/>
          <w:lang w:val="en-GB"/>
        </w:rPr>
        <w:t>metrics</w:t>
      </w:r>
      <w:proofErr w:type="spellEnd"/>
      <w:r w:rsidR="005B7BA2">
        <w:rPr>
          <w:sz w:val="28"/>
          <w:szCs w:val="28"/>
          <w:lang w:val="en-GB"/>
        </w:rPr>
        <w:t>. The resultant features are used in a machine learning model.</w:t>
      </w:r>
    </w:p>
    <w:p w14:paraId="4DC13792" w14:textId="34CED4B0" w:rsidR="00F02BD2" w:rsidRPr="005B7BA2" w:rsidRDefault="00F02BD2" w:rsidP="005B7BA2">
      <w:pPr>
        <w:spacing w:line="360" w:lineRule="auto"/>
        <w:rPr>
          <w:sz w:val="28"/>
          <w:szCs w:val="28"/>
          <w:lang w:val="en-GB"/>
        </w:rPr>
      </w:pPr>
    </w:p>
    <w:p w14:paraId="01C4A69B" w14:textId="57A2F7D8"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2897F586"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fact reporting entities [ ‘CNBC’ , ‘Reuters’, ‘Forbes’ ] as well as more speculative entities [ ‘Seeking Alpha’, ‘Market Watch’, ‘InvestorPlace’ ].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 xml:space="preserve">Python scripts were executed once per day at 0925 EST.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7F5F880B" w14:textId="77777777" w:rsidR="00754E8C" w:rsidRDefault="00754E8C" w:rsidP="00284C4B">
      <w:pPr>
        <w:spacing w:line="360" w:lineRule="auto"/>
        <w:rPr>
          <w:sz w:val="28"/>
          <w:szCs w:val="28"/>
        </w:rPr>
      </w:pPr>
    </w:p>
    <w:p w14:paraId="26F45BFE" w14:textId="33D38224"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p>
    <w:p w14:paraId="1C377AAF" w14:textId="176A3EC1" w:rsidR="003919D5" w:rsidRDefault="003919D5" w:rsidP="00284C4B">
      <w:pPr>
        <w:spacing w:line="360" w:lineRule="auto"/>
        <w:rPr>
          <w:b/>
          <w:bCs/>
          <w:color w:val="FF0000"/>
          <w:sz w:val="28"/>
          <w:szCs w:val="28"/>
        </w:rPr>
      </w:pPr>
    </w:p>
    <w:p w14:paraId="61F627E9" w14:textId="421B7996" w:rsidR="003919D5" w:rsidRPr="003919D5" w:rsidRDefault="003919D5" w:rsidP="00284C4B">
      <w:pPr>
        <w:spacing w:line="360" w:lineRule="auto"/>
        <w:rPr>
          <w:sz w:val="28"/>
          <w:szCs w:val="28"/>
        </w:rPr>
      </w:pPr>
      <w:r>
        <w:rPr>
          <w:sz w:val="28"/>
          <w:szCs w:val="28"/>
        </w:rPr>
        <w:t>The full dataset is comprised of 103,334 Reddit comments, 7,</w:t>
      </w:r>
      <w:r w:rsidR="004E08CE">
        <w:rPr>
          <w:sz w:val="28"/>
          <w:szCs w:val="28"/>
        </w:rPr>
        <w:t>749 Facebook specific articles and 28,962 general market articles.</w:t>
      </w:r>
    </w:p>
    <w:p w14:paraId="1E20AFF3" w14:textId="670ABC84" w:rsidR="00E567C1" w:rsidRDefault="00E567C1" w:rsidP="00E567C1"/>
    <w:p w14:paraId="21EEF97C" w14:textId="77777777" w:rsidR="00E567C1" w:rsidRPr="00E567C1" w:rsidRDefault="00E567C1" w:rsidP="00E567C1">
      <w:pPr>
        <w:rPr>
          <w:sz w:val="28"/>
          <w:szCs w:val="28"/>
        </w:rPr>
      </w:pPr>
    </w:p>
    <w:p w14:paraId="059E8E78" w14:textId="2ECC39C2" w:rsidR="003C47DF" w:rsidRPr="002F37AD" w:rsidRDefault="003C47DF" w:rsidP="00791E3F">
      <w:pPr>
        <w:rPr>
          <w:rFonts w:ascii="Palatino" w:hAnsi="Palatino"/>
          <w:sz w:val="28"/>
          <w:szCs w:val="28"/>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26E36310" w:rsidR="00816F22" w:rsidRDefault="00816F22" w:rsidP="00791E3F">
      <w:pPr>
        <w:rPr>
          <w:rFonts w:ascii="Palatino" w:hAnsi="Palatino"/>
        </w:rPr>
      </w:pPr>
    </w:p>
    <w:p w14:paraId="7C5C123C" w14:textId="73347530" w:rsidR="00816F22" w:rsidRDefault="00816F22" w:rsidP="00791E3F">
      <w:pPr>
        <w:rPr>
          <w:rFonts w:ascii="Palatino" w:hAnsi="Palatino"/>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28"/>
      <w:headerReference w:type="default" r:id="rId29"/>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4B248" w14:textId="77777777" w:rsidR="00F6270D" w:rsidRDefault="00F6270D" w:rsidP="00937FEC">
      <w:r>
        <w:separator/>
      </w:r>
    </w:p>
    <w:p w14:paraId="46E87961" w14:textId="77777777" w:rsidR="00F6270D" w:rsidRDefault="00F6270D"/>
    <w:p w14:paraId="5F855694" w14:textId="77777777" w:rsidR="00F6270D" w:rsidRDefault="00F6270D" w:rsidP="00C17414"/>
  </w:endnote>
  <w:endnote w:type="continuationSeparator" w:id="0">
    <w:p w14:paraId="44F932C4" w14:textId="77777777" w:rsidR="00F6270D" w:rsidRDefault="00F6270D" w:rsidP="00937FEC">
      <w:r>
        <w:continuationSeparator/>
      </w:r>
    </w:p>
    <w:p w14:paraId="271D4FF0" w14:textId="77777777" w:rsidR="00F6270D" w:rsidRDefault="00F6270D"/>
    <w:p w14:paraId="2A906FA6" w14:textId="77777777" w:rsidR="00F6270D" w:rsidRDefault="00F6270D"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EB Garamond">
    <w:altName w:val="EB Garam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82AF6F" w14:textId="77777777" w:rsidR="00F6270D" w:rsidRDefault="00F6270D">
      <w:r>
        <w:separator/>
      </w:r>
    </w:p>
    <w:p w14:paraId="569110BC" w14:textId="77777777" w:rsidR="00F6270D" w:rsidRPr="00EC1629" w:rsidRDefault="00F6270D" w:rsidP="00C17414">
      <w:pPr>
        <w:rPr>
          <w:sz w:val="10"/>
          <w:szCs w:val="10"/>
        </w:rPr>
      </w:pPr>
    </w:p>
  </w:footnote>
  <w:footnote w:type="continuationSeparator" w:id="0">
    <w:p w14:paraId="3FF727AC" w14:textId="77777777" w:rsidR="00F6270D" w:rsidRDefault="00F6270D" w:rsidP="00937FEC">
      <w:r>
        <w:continuationSeparator/>
      </w:r>
    </w:p>
    <w:p w14:paraId="07B9C7A8" w14:textId="77777777" w:rsidR="00F6270D" w:rsidRDefault="00F6270D"/>
    <w:p w14:paraId="7D2D2728" w14:textId="77777777" w:rsidR="00F6270D" w:rsidRDefault="00F6270D"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F6270D" w:rsidP="0006480E">
    <w:pPr>
      <w:pStyle w:val="Header"/>
      <w:ind w:firstLine="360"/>
    </w:pPr>
    <w:r>
      <w:rPr>
        <w:noProof/>
      </w:rPr>
      <w:pict w14:anchorId="428437F8">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F6270D" w:rsidP="0092763C">
    <w:pPr>
      <w:pStyle w:val="Header"/>
      <w:tabs>
        <w:tab w:val="clear" w:pos="4513"/>
        <w:tab w:val="clear" w:pos="9026"/>
        <w:tab w:val="left" w:pos="2560"/>
      </w:tabs>
      <w:ind w:firstLine="360"/>
      <w:rPr>
        <w:color w:val="000000" w:themeColor="text1"/>
      </w:rPr>
    </w:pPr>
    <w:r>
      <w:rPr>
        <w:noProof/>
      </w:rPr>
      <w:pict w14:anchorId="6EA6776D">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F6270D" w:rsidP="0006480E">
    <w:pPr>
      <w:pStyle w:val="Header"/>
      <w:ind w:firstLine="360"/>
      <w:rPr>
        <w:sz w:val="28"/>
        <w:szCs w:val="28"/>
      </w:rPr>
    </w:pPr>
    <w:r>
      <w:rPr>
        <w:noProof/>
      </w:rPr>
      <w:pict w14:anchorId="1F7E30E6">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F6270D" w:rsidP="0092763C">
    <w:pPr>
      <w:pStyle w:val="Header"/>
      <w:tabs>
        <w:tab w:val="clear" w:pos="4513"/>
        <w:tab w:val="clear" w:pos="9026"/>
        <w:tab w:val="left" w:pos="2560"/>
      </w:tabs>
      <w:ind w:firstLine="360"/>
      <w:rPr>
        <w:color w:val="000000" w:themeColor="text1"/>
      </w:rPr>
    </w:pPr>
    <w:r>
      <w:rPr>
        <w:noProof/>
      </w:rPr>
      <w:pict w14:anchorId="137B192C">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F6270D" w:rsidP="0006480E">
    <w:pPr>
      <w:pStyle w:val="Header"/>
      <w:ind w:firstLine="360"/>
    </w:pPr>
    <w:r>
      <w:rPr>
        <w:noProof/>
      </w:rPr>
      <w:pict w14:anchorId="34AE1D68">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F6270D" w:rsidP="0092763C">
    <w:pPr>
      <w:pStyle w:val="Header"/>
      <w:tabs>
        <w:tab w:val="clear" w:pos="4513"/>
        <w:tab w:val="clear" w:pos="9026"/>
        <w:tab w:val="left" w:pos="2560"/>
      </w:tabs>
      <w:ind w:firstLine="360"/>
      <w:rPr>
        <w:color w:val="000000" w:themeColor="text1"/>
      </w:rPr>
    </w:pPr>
    <w:r>
      <w:rPr>
        <w:noProof/>
      </w:rPr>
      <w:pict w14:anchorId="30192901">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14EF7"/>
    <w:rsid w:val="0002070D"/>
    <w:rsid w:val="000300CC"/>
    <w:rsid w:val="00033FDE"/>
    <w:rsid w:val="00060BC7"/>
    <w:rsid w:val="00062DBC"/>
    <w:rsid w:val="0006480E"/>
    <w:rsid w:val="00064A79"/>
    <w:rsid w:val="000677F4"/>
    <w:rsid w:val="000821E7"/>
    <w:rsid w:val="00084043"/>
    <w:rsid w:val="00097EAE"/>
    <w:rsid w:val="000A1CAB"/>
    <w:rsid w:val="000A29F6"/>
    <w:rsid w:val="000A658B"/>
    <w:rsid w:val="000B3DF2"/>
    <w:rsid w:val="000D6BE3"/>
    <w:rsid w:val="000E4CD7"/>
    <w:rsid w:val="00102881"/>
    <w:rsid w:val="00120C0F"/>
    <w:rsid w:val="00125238"/>
    <w:rsid w:val="00135DD9"/>
    <w:rsid w:val="0014267E"/>
    <w:rsid w:val="00155184"/>
    <w:rsid w:val="00155538"/>
    <w:rsid w:val="00164801"/>
    <w:rsid w:val="0016580C"/>
    <w:rsid w:val="00166FB9"/>
    <w:rsid w:val="0017015B"/>
    <w:rsid w:val="00184685"/>
    <w:rsid w:val="00191EC3"/>
    <w:rsid w:val="00195FBE"/>
    <w:rsid w:val="001B1B91"/>
    <w:rsid w:val="001B602B"/>
    <w:rsid w:val="001B603E"/>
    <w:rsid w:val="001C50CF"/>
    <w:rsid w:val="001C7D36"/>
    <w:rsid w:val="001D3ED6"/>
    <w:rsid w:val="001D679E"/>
    <w:rsid w:val="001E7D55"/>
    <w:rsid w:val="00200C95"/>
    <w:rsid w:val="00203075"/>
    <w:rsid w:val="0020414E"/>
    <w:rsid w:val="00204FFF"/>
    <w:rsid w:val="002201A4"/>
    <w:rsid w:val="00220D4C"/>
    <w:rsid w:val="00221F87"/>
    <w:rsid w:val="00224870"/>
    <w:rsid w:val="00224B9C"/>
    <w:rsid w:val="00227738"/>
    <w:rsid w:val="00235064"/>
    <w:rsid w:val="00236477"/>
    <w:rsid w:val="002442D1"/>
    <w:rsid w:val="00251C6D"/>
    <w:rsid w:val="002557A2"/>
    <w:rsid w:val="00263C18"/>
    <w:rsid w:val="002667DE"/>
    <w:rsid w:val="00266805"/>
    <w:rsid w:val="00270244"/>
    <w:rsid w:val="002739A2"/>
    <w:rsid w:val="00275689"/>
    <w:rsid w:val="00276BAA"/>
    <w:rsid w:val="00281C88"/>
    <w:rsid w:val="00282C9B"/>
    <w:rsid w:val="002834E2"/>
    <w:rsid w:val="00283FCE"/>
    <w:rsid w:val="00284C4B"/>
    <w:rsid w:val="00287189"/>
    <w:rsid w:val="00290F27"/>
    <w:rsid w:val="002965AA"/>
    <w:rsid w:val="00297E11"/>
    <w:rsid w:val="002A180F"/>
    <w:rsid w:val="002B1681"/>
    <w:rsid w:val="002B4A98"/>
    <w:rsid w:val="002C17FB"/>
    <w:rsid w:val="002D0FCE"/>
    <w:rsid w:val="002E4D26"/>
    <w:rsid w:val="002E7846"/>
    <w:rsid w:val="002E7C1D"/>
    <w:rsid w:val="002F2D6E"/>
    <w:rsid w:val="002F3742"/>
    <w:rsid w:val="002F37AD"/>
    <w:rsid w:val="002F5F91"/>
    <w:rsid w:val="00306AA9"/>
    <w:rsid w:val="00310D30"/>
    <w:rsid w:val="003172AF"/>
    <w:rsid w:val="00325564"/>
    <w:rsid w:val="003317D4"/>
    <w:rsid w:val="00334EDF"/>
    <w:rsid w:val="00344042"/>
    <w:rsid w:val="003575BA"/>
    <w:rsid w:val="0036076D"/>
    <w:rsid w:val="00365011"/>
    <w:rsid w:val="0038012F"/>
    <w:rsid w:val="00380D64"/>
    <w:rsid w:val="00385FF0"/>
    <w:rsid w:val="003913A0"/>
    <w:rsid w:val="003919D5"/>
    <w:rsid w:val="003A1D1F"/>
    <w:rsid w:val="003A2BBE"/>
    <w:rsid w:val="003A3DE5"/>
    <w:rsid w:val="003A4123"/>
    <w:rsid w:val="003B137E"/>
    <w:rsid w:val="003B1EE4"/>
    <w:rsid w:val="003B30FA"/>
    <w:rsid w:val="003B68B0"/>
    <w:rsid w:val="003C47DF"/>
    <w:rsid w:val="003C561B"/>
    <w:rsid w:val="003D666C"/>
    <w:rsid w:val="003F0A29"/>
    <w:rsid w:val="003F62FA"/>
    <w:rsid w:val="004110D2"/>
    <w:rsid w:val="00411361"/>
    <w:rsid w:val="0042790D"/>
    <w:rsid w:val="00434344"/>
    <w:rsid w:val="00452BEA"/>
    <w:rsid w:val="00462C62"/>
    <w:rsid w:val="00462CD7"/>
    <w:rsid w:val="00464EF8"/>
    <w:rsid w:val="00471722"/>
    <w:rsid w:val="0048216E"/>
    <w:rsid w:val="00490F97"/>
    <w:rsid w:val="004929C7"/>
    <w:rsid w:val="004A3CFC"/>
    <w:rsid w:val="004A6F4F"/>
    <w:rsid w:val="004B6BF7"/>
    <w:rsid w:val="004D0379"/>
    <w:rsid w:val="004D135A"/>
    <w:rsid w:val="004D1527"/>
    <w:rsid w:val="004D5536"/>
    <w:rsid w:val="004D62E2"/>
    <w:rsid w:val="004E08CE"/>
    <w:rsid w:val="004E3200"/>
    <w:rsid w:val="004E69FF"/>
    <w:rsid w:val="004E78F9"/>
    <w:rsid w:val="004F100E"/>
    <w:rsid w:val="004F7EAB"/>
    <w:rsid w:val="005032A0"/>
    <w:rsid w:val="00503CCC"/>
    <w:rsid w:val="005157A5"/>
    <w:rsid w:val="005279E4"/>
    <w:rsid w:val="00531F4F"/>
    <w:rsid w:val="00532A15"/>
    <w:rsid w:val="00533CF4"/>
    <w:rsid w:val="00536299"/>
    <w:rsid w:val="00545114"/>
    <w:rsid w:val="00561628"/>
    <w:rsid w:val="00592F38"/>
    <w:rsid w:val="005946A6"/>
    <w:rsid w:val="005A7A1F"/>
    <w:rsid w:val="005B2593"/>
    <w:rsid w:val="005B632D"/>
    <w:rsid w:val="005B6449"/>
    <w:rsid w:val="005B7BA2"/>
    <w:rsid w:val="005C3720"/>
    <w:rsid w:val="005D20FD"/>
    <w:rsid w:val="005D6ED1"/>
    <w:rsid w:val="005E47CD"/>
    <w:rsid w:val="005E63F0"/>
    <w:rsid w:val="005F1148"/>
    <w:rsid w:val="005F23DB"/>
    <w:rsid w:val="005F77F2"/>
    <w:rsid w:val="00603A94"/>
    <w:rsid w:val="006047F9"/>
    <w:rsid w:val="00610F7B"/>
    <w:rsid w:val="00613FAF"/>
    <w:rsid w:val="00615B12"/>
    <w:rsid w:val="00615F15"/>
    <w:rsid w:val="00623A24"/>
    <w:rsid w:val="00642689"/>
    <w:rsid w:val="006502C4"/>
    <w:rsid w:val="006503FE"/>
    <w:rsid w:val="00660B0F"/>
    <w:rsid w:val="00663959"/>
    <w:rsid w:val="00667809"/>
    <w:rsid w:val="00674518"/>
    <w:rsid w:val="00676CBC"/>
    <w:rsid w:val="00693055"/>
    <w:rsid w:val="006933B7"/>
    <w:rsid w:val="0069596B"/>
    <w:rsid w:val="00697AEE"/>
    <w:rsid w:val="006E0F7E"/>
    <w:rsid w:val="006E79F9"/>
    <w:rsid w:val="006F0D96"/>
    <w:rsid w:val="006F194D"/>
    <w:rsid w:val="007034CC"/>
    <w:rsid w:val="007100B5"/>
    <w:rsid w:val="00712A92"/>
    <w:rsid w:val="00726BE6"/>
    <w:rsid w:val="00740459"/>
    <w:rsid w:val="00743FB3"/>
    <w:rsid w:val="00744F42"/>
    <w:rsid w:val="00746853"/>
    <w:rsid w:val="007468AC"/>
    <w:rsid w:val="00754C53"/>
    <w:rsid w:val="00754E8C"/>
    <w:rsid w:val="00777FB8"/>
    <w:rsid w:val="00790571"/>
    <w:rsid w:val="00791E3F"/>
    <w:rsid w:val="007941AA"/>
    <w:rsid w:val="00794A33"/>
    <w:rsid w:val="007A0329"/>
    <w:rsid w:val="007B0846"/>
    <w:rsid w:val="007C480B"/>
    <w:rsid w:val="007D25B1"/>
    <w:rsid w:val="007D6912"/>
    <w:rsid w:val="007E4657"/>
    <w:rsid w:val="00805CFE"/>
    <w:rsid w:val="00810DAC"/>
    <w:rsid w:val="00816C0A"/>
    <w:rsid w:val="00816F22"/>
    <w:rsid w:val="00833269"/>
    <w:rsid w:val="00836800"/>
    <w:rsid w:val="00837A37"/>
    <w:rsid w:val="0084208B"/>
    <w:rsid w:val="008553DC"/>
    <w:rsid w:val="00867214"/>
    <w:rsid w:val="00870AB9"/>
    <w:rsid w:val="0087236C"/>
    <w:rsid w:val="0087477B"/>
    <w:rsid w:val="00875131"/>
    <w:rsid w:val="0089477B"/>
    <w:rsid w:val="008958B5"/>
    <w:rsid w:val="008B0A5A"/>
    <w:rsid w:val="008B0EE4"/>
    <w:rsid w:val="008B3C48"/>
    <w:rsid w:val="008C5C53"/>
    <w:rsid w:val="008D75DC"/>
    <w:rsid w:val="008E2CA6"/>
    <w:rsid w:val="008E57A1"/>
    <w:rsid w:val="008E7BDD"/>
    <w:rsid w:val="008F196B"/>
    <w:rsid w:val="008F1F32"/>
    <w:rsid w:val="0090036F"/>
    <w:rsid w:val="00903C52"/>
    <w:rsid w:val="00906E3D"/>
    <w:rsid w:val="00907527"/>
    <w:rsid w:val="00913878"/>
    <w:rsid w:val="00913D92"/>
    <w:rsid w:val="00917ECF"/>
    <w:rsid w:val="009200EC"/>
    <w:rsid w:val="0092257D"/>
    <w:rsid w:val="00925E12"/>
    <w:rsid w:val="0092763C"/>
    <w:rsid w:val="00937FEC"/>
    <w:rsid w:val="00941683"/>
    <w:rsid w:val="00945462"/>
    <w:rsid w:val="00947F77"/>
    <w:rsid w:val="00952C0B"/>
    <w:rsid w:val="00955034"/>
    <w:rsid w:val="00956EEE"/>
    <w:rsid w:val="00962A17"/>
    <w:rsid w:val="00963788"/>
    <w:rsid w:val="009656EE"/>
    <w:rsid w:val="00973B7D"/>
    <w:rsid w:val="00993039"/>
    <w:rsid w:val="009948FB"/>
    <w:rsid w:val="009A2E65"/>
    <w:rsid w:val="009D4786"/>
    <w:rsid w:val="009F1093"/>
    <w:rsid w:val="009F53A8"/>
    <w:rsid w:val="00A02E69"/>
    <w:rsid w:val="00A15543"/>
    <w:rsid w:val="00A17D23"/>
    <w:rsid w:val="00A22E84"/>
    <w:rsid w:val="00A709AE"/>
    <w:rsid w:val="00A770DF"/>
    <w:rsid w:val="00A8553E"/>
    <w:rsid w:val="00AC4A88"/>
    <w:rsid w:val="00AC4FA9"/>
    <w:rsid w:val="00AD471C"/>
    <w:rsid w:val="00AE5556"/>
    <w:rsid w:val="00AF29C0"/>
    <w:rsid w:val="00AF7528"/>
    <w:rsid w:val="00B03CDF"/>
    <w:rsid w:val="00B052B1"/>
    <w:rsid w:val="00B05CF5"/>
    <w:rsid w:val="00B10BB7"/>
    <w:rsid w:val="00B208B7"/>
    <w:rsid w:val="00B238A5"/>
    <w:rsid w:val="00B334BD"/>
    <w:rsid w:val="00B411E0"/>
    <w:rsid w:val="00B46EC2"/>
    <w:rsid w:val="00B522D2"/>
    <w:rsid w:val="00B53DEE"/>
    <w:rsid w:val="00B74ABD"/>
    <w:rsid w:val="00B75015"/>
    <w:rsid w:val="00B815E0"/>
    <w:rsid w:val="00B97231"/>
    <w:rsid w:val="00B975A8"/>
    <w:rsid w:val="00BA0B8F"/>
    <w:rsid w:val="00BA398A"/>
    <w:rsid w:val="00BA5BC5"/>
    <w:rsid w:val="00BA74F5"/>
    <w:rsid w:val="00BB306B"/>
    <w:rsid w:val="00BC79AC"/>
    <w:rsid w:val="00BD08C1"/>
    <w:rsid w:val="00BD320D"/>
    <w:rsid w:val="00BD4559"/>
    <w:rsid w:val="00BD58A9"/>
    <w:rsid w:val="00BD6AB7"/>
    <w:rsid w:val="00BD79C6"/>
    <w:rsid w:val="00BE1E61"/>
    <w:rsid w:val="00BE40F2"/>
    <w:rsid w:val="00BF29EA"/>
    <w:rsid w:val="00BF7E2C"/>
    <w:rsid w:val="00C0226F"/>
    <w:rsid w:val="00C076F1"/>
    <w:rsid w:val="00C1123E"/>
    <w:rsid w:val="00C12479"/>
    <w:rsid w:val="00C17414"/>
    <w:rsid w:val="00C340F5"/>
    <w:rsid w:val="00C371C1"/>
    <w:rsid w:val="00C37AA8"/>
    <w:rsid w:val="00C40F3E"/>
    <w:rsid w:val="00C41142"/>
    <w:rsid w:val="00C41148"/>
    <w:rsid w:val="00C432A5"/>
    <w:rsid w:val="00C53B50"/>
    <w:rsid w:val="00C6215C"/>
    <w:rsid w:val="00C747D0"/>
    <w:rsid w:val="00C75E3A"/>
    <w:rsid w:val="00C800D3"/>
    <w:rsid w:val="00C830F4"/>
    <w:rsid w:val="00C8700E"/>
    <w:rsid w:val="00C879E4"/>
    <w:rsid w:val="00C933F7"/>
    <w:rsid w:val="00C96266"/>
    <w:rsid w:val="00CA04D9"/>
    <w:rsid w:val="00CB38B1"/>
    <w:rsid w:val="00CB64A3"/>
    <w:rsid w:val="00CE03C7"/>
    <w:rsid w:val="00CF39D9"/>
    <w:rsid w:val="00CF4290"/>
    <w:rsid w:val="00D13829"/>
    <w:rsid w:val="00D27E31"/>
    <w:rsid w:val="00D31EBD"/>
    <w:rsid w:val="00D32B6F"/>
    <w:rsid w:val="00D404A6"/>
    <w:rsid w:val="00D40F0D"/>
    <w:rsid w:val="00D50B88"/>
    <w:rsid w:val="00D51B8C"/>
    <w:rsid w:val="00D522FC"/>
    <w:rsid w:val="00D64089"/>
    <w:rsid w:val="00D75233"/>
    <w:rsid w:val="00D76838"/>
    <w:rsid w:val="00D77A91"/>
    <w:rsid w:val="00D85344"/>
    <w:rsid w:val="00DA0D61"/>
    <w:rsid w:val="00DA4D6B"/>
    <w:rsid w:val="00DA7476"/>
    <w:rsid w:val="00DA79E4"/>
    <w:rsid w:val="00DB295E"/>
    <w:rsid w:val="00DB49A8"/>
    <w:rsid w:val="00DB59F8"/>
    <w:rsid w:val="00DB71DB"/>
    <w:rsid w:val="00DC1423"/>
    <w:rsid w:val="00DC57B7"/>
    <w:rsid w:val="00DD3137"/>
    <w:rsid w:val="00DE271A"/>
    <w:rsid w:val="00DE2C30"/>
    <w:rsid w:val="00DE7F15"/>
    <w:rsid w:val="00DF713A"/>
    <w:rsid w:val="00E03231"/>
    <w:rsid w:val="00E0411F"/>
    <w:rsid w:val="00E0469B"/>
    <w:rsid w:val="00E079C6"/>
    <w:rsid w:val="00E20B38"/>
    <w:rsid w:val="00E21617"/>
    <w:rsid w:val="00E34EF7"/>
    <w:rsid w:val="00E36AE5"/>
    <w:rsid w:val="00E457B7"/>
    <w:rsid w:val="00E46BC7"/>
    <w:rsid w:val="00E5187F"/>
    <w:rsid w:val="00E55541"/>
    <w:rsid w:val="00E567C1"/>
    <w:rsid w:val="00E62999"/>
    <w:rsid w:val="00E76E01"/>
    <w:rsid w:val="00E94AB2"/>
    <w:rsid w:val="00EA0399"/>
    <w:rsid w:val="00EA043E"/>
    <w:rsid w:val="00EA1C99"/>
    <w:rsid w:val="00EB0205"/>
    <w:rsid w:val="00EB10C3"/>
    <w:rsid w:val="00EB5873"/>
    <w:rsid w:val="00EC1629"/>
    <w:rsid w:val="00EC5DD2"/>
    <w:rsid w:val="00ED1089"/>
    <w:rsid w:val="00EE1585"/>
    <w:rsid w:val="00EE6C39"/>
    <w:rsid w:val="00EE7108"/>
    <w:rsid w:val="00EF771E"/>
    <w:rsid w:val="00F02BD2"/>
    <w:rsid w:val="00F17389"/>
    <w:rsid w:val="00F24150"/>
    <w:rsid w:val="00F26959"/>
    <w:rsid w:val="00F3178D"/>
    <w:rsid w:val="00F42C52"/>
    <w:rsid w:val="00F44DD6"/>
    <w:rsid w:val="00F53FD5"/>
    <w:rsid w:val="00F563C2"/>
    <w:rsid w:val="00F564E1"/>
    <w:rsid w:val="00F6270D"/>
    <w:rsid w:val="00F66D46"/>
    <w:rsid w:val="00F73063"/>
    <w:rsid w:val="00F81D84"/>
    <w:rsid w:val="00F83632"/>
    <w:rsid w:val="00F84EE2"/>
    <w:rsid w:val="00F94C37"/>
    <w:rsid w:val="00F967ED"/>
    <w:rsid w:val="00F9722F"/>
    <w:rsid w:val="00FA016C"/>
    <w:rsid w:val="00FA1964"/>
    <w:rsid w:val="00FB1C99"/>
    <w:rsid w:val="00FB5B96"/>
    <w:rsid w:val="00FD02B1"/>
    <w:rsid w:val="00FD17C4"/>
    <w:rsid w:val="00FE1734"/>
    <w:rsid w:val="00FE2E3E"/>
    <w:rsid w:val="00FF017B"/>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package" Target="embeddings/Microsoft_Word_Macro-enabled_Document1.docm"/><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6.xml"/><Relationship Id="rId28" Type="http://schemas.openxmlformats.org/officeDocument/2006/relationships/header" Target="header8.xml"/><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package" Target="embeddings/Microsoft_Word_Macro-enabled_Document2.docm"/><Relationship Id="rId27" Type="http://schemas.openxmlformats.org/officeDocument/2006/relationships/package" Target="embeddings/Microsoft_Word_Macro-enabled_Document3.docm"/><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0</TotalTime>
  <Pages>29</Pages>
  <Words>6476</Words>
  <Characters>3691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262</cp:revision>
  <cp:lastPrinted>2021-04-13T03:25:00Z</cp:lastPrinted>
  <dcterms:created xsi:type="dcterms:W3CDTF">2021-04-13T03:25:00Z</dcterms:created>
  <dcterms:modified xsi:type="dcterms:W3CDTF">2021-05-03T09:50:00Z</dcterms:modified>
</cp:coreProperties>
</file>